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AC48F3" w14:textId="384C2DE4" w:rsidR="00CB6579" w:rsidRPr="00875687" w:rsidRDefault="1A23A488" w:rsidP="00134F1D">
      <w:pPr>
        <w:spacing w:after="0" w:line="240" w:lineRule="auto"/>
        <w:jc w:val="center"/>
        <w:rPr>
          <w:rFonts w:ascii="Times New Roman" w:hAnsi="Times New Roman" w:cs="Times New Roman"/>
          <w:sz w:val="32"/>
          <w:szCs w:val="32"/>
        </w:rPr>
      </w:pPr>
      <w:r w:rsidRPr="1A23A488">
        <w:rPr>
          <w:rFonts w:ascii="Times New Roman" w:hAnsi="Times New Roman" w:cs="Times New Roman"/>
          <w:b/>
          <w:bCs/>
          <w:sz w:val="32"/>
          <w:szCs w:val="32"/>
        </w:rPr>
        <w:t xml:space="preserve">Development of an Open Source Data Acquisition System for the </w:t>
      </w:r>
      <w:proofErr w:type="spellStart"/>
      <w:r w:rsidRPr="1A23A488">
        <w:rPr>
          <w:rFonts w:ascii="Times New Roman" w:hAnsi="Times New Roman" w:cs="Times New Roman"/>
          <w:b/>
          <w:bCs/>
          <w:sz w:val="32"/>
          <w:szCs w:val="32"/>
        </w:rPr>
        <w:t>SmartFarm</w:t>
      </w:r>
      <w:proofErr w:type="spellEnd"/>
      <w:r w:rsidRPr="1A23A488">
        <w:rPr>
          <w:rFonts w:ascii="Times New Roman" w:hAnsi="Times New Roman" w:cs="Times New Roman"/>
          <w:b/>
          <w:bCs/>
          <w:sz w:val="32"/>
          <w:szCs w:val="32"/>
        </w:rPr>
        <w:t xml:space="preserve"> Platform</w:t>
      </w:r>
    </w:p>
    <w:p w14:paraId="05C229DD" w14:textId="77777777" w:rsidR="00134F1D" w:rsidRDefault="00134F1D" w:rsidP="00134F1D">
      <w:pPr>
        <w:spacing w:after="0" w:line="480" w:lineRule="auto"/>
        <w:rPr>
          <w:rFonts w:ascii="Times New Roman" w:hAnsi="Times New Roman" w:cs="Times New Roman"/>
          <w:sz w:val="24"/>
          <w:szCs w:val="24"/>
        </w:rPr>
      </w:pPr>
    </w:p>
    <w:p w14:paraId="76774E97" w14:textId="516D29E1" w:rsidR="00CB6579" w:rsidRPr="00875687" w:rsidRDefault="4881F02C" w:rsidP="00134F1D">
      <w:pPr>
        <w:spacing w:after="0" w:line="480" w:lineRule="auto"/>
        <w:rPr>
          <w:rFonts w:ascii="Times New Roman" w:hAnsi="Times New Roman" w:cs="Times New Roman"/>
          <w:sz w:val="24"/>
          <w:szCs w:val="24"/>
        </w:rPr>
      </w:pPr>
      <w:r w:rsidRPr="4881F02C">
        <w:rPr>
          <w:rFonts w:ascii="Times New Roman" w:hAnsi="Times New Roman" w:cs="Times New Roman"/>
          <w:sz w:val="24"/>
          <w:szCs w:val="24"/>
        </w:rPr>
        <w:t>Bo Liu</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w:t>
      </w:r>
      <w:r w:rsidR="00385755" w:rsidRPr="00385755">
        <w:rPr>
          <w:rFonts w:ascii="Times New Roman" w:hAnsi="Times New Roman" w:cs="Times New Roman"/>
          <w:sz w:val="24"/>
          <w:szCs w:val="24"/>
        </w:rPr>
        <w:t xml:space="preserve"> </w:t>
      </w:r>
      <w:r w:rsidR="00385755">
        <w:rPr>
          <w:rFonts w:ascii="Times New Roman" w:hAnsi="Times New Roman" w:cs="Times New Roman"/>
          <w:sz w:val="24"/>
          <w:szCs w:val="24"/>
        </w:rPr>
        <w:t>Fletcher</w:t>
      </w:r>
      <w:r w:rsidR="00385755" w:rsidRPr="4881F02C">
        <w:rPr>
          <w:rFonts w:ascii="Times New Roman" w:hAnsi="Times New Roman" w:cs="Times New Roman"/>
          <w:sz w:val="24"/>
          <w:szCs w:val="24"/>
        </w:rPr>
        <w:t xml:space="preserve"> </w:t>
      </w:r>
      <w:r w:rsidR="00385755">
        <w:rPr>
          <w:rFonts w:ascii="Times New Roman" w:hAnsi="Times New Roman" w:cs="Times New Roman"/>
          <w:sz w:val="24"/>
          <w:szCs w:val="24"/>
        </w:rPr>
        <w:t>Easton</w:t>
      </w:r>
      <w:r w:rsidR="00385755" w:rsidRPr="4881F02C">
        <w:rPr>
          <w:rFonts w:ascii="Times New Roman" w:hAnsi="Times New Roman" w:cs="Times New Roman"/>
          <w:sz w:val="24"/>
          <w:szCs w:val="24"/>
          <w:vertAlign w:val="superscript"/>
        </w:rPr>
        <w:t>1</w:t>
      </w:r>
      <w:r w:rsidR="00385755">
        <w:rPr>
          <w:rFonts w:ascii="Times New Roman" w:hAnsi="Times New Roman" w:cs="Times New Roman"/>
          <w:sz w:val="24"/>
          <w:szCs w:val="24"/>
        </w:rPr>
        <w:t xml:space="preserve">, </w:t>
      </w:r>
      <w:r w:rsidR="00385755" w:rsidRPr="4881F02C">
        <w:rPr>
          <w:rFonts w:ascii="Times New Roman" w:hAnsi="Times New Roman" w:cs="Times New Roman"/>
          <w:sz w:val="24"/>
          <w:szCs w:val="24"/>
        </w:rPr>
        <w:t>Caleb Fink</w:t>
      </w:r>
      <w:r w:rsidR="00385755"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Nathan Oto</w:t>
      </w:r>
      <w:r w:rsidRPr="4881F02C">
        <w:rPr>
          <w:rFonts w:ascii="Times New Roman" w:hAnsi="Times New Roman" w:cs="Times New Roman"/>
          <w:sz w:val="24"/>
          <w:szCs w:val="24"/>
          <w:vertAlign w:val="superscript"/>
        </w:rPr>
        <w:t>1</w:t>
      </w:r>
      <w:r w:rsidRPr="4881F02C">
        <w:rPr>
          <w:rFonts w:ascii="Times New Roman" w:hAnsi="Times New Roman" w:cs="Times New Roman"/>
          <w:sz w:val="24"/>
          <w:szCs w:val="24"/>
        </w:rPr>
        <w:t>, Chandra Krintz</w:t>
      </w:r>
      <w:r w:rsidRPr="4881F02C">
        <w:rPr>
          <w:rFonts w:ascii="Times New Roman" w:hAnsi="Times New Roman" w:cs="Times New Roman"/>
          <w:sz w:val="24"/>
          <w:szCs w:val="24"/>
          <w:vertAlign w:val="superscript"/>
        </w:rPr>
        <w:t>2</w:t>
      </w:r>
      <w:r w:rsidRPr="4881F02C">
        <w:rPr>
          <w:rFonts w:ascii="Times New Roman" w:hAnsi="Times New Roman" w:cs="Times New Roman"/>
          <w:sz w:val="24"/>
          <w:szCs w:val="24"/>
        </w:rPr>
        <w:t>, Rich Wolski</w:t>
      </w:r>
      <w:r w:rsidRPr="4881F02C">
        <w:rPr>
          <w:rFonts w:ascii="Times New Roman" w:hAnsi="Times New Roman" w:cs="Times New Roman"/>
          <w:sz w:val="24"/>
          <w:szCs w:val="24"/>
          <w:vertAlign w:val="superscript"/>
        </w:rPr>
        <w:t>2</w:t>
      </w:r>
      <w:r w:rsidRPr="4881F02C">
        <w:rPr>
          <w:rFonts w:ascii="Times New Roman" w:hAnsi="Times New Roman" w:cs="Times New Roman"/>
          <w:sz w:val="24"/>
          <w:szCs w:val="24"/>
        </w:rPr>
        <w:t>, Balaji Sethuramasamyraja</w:t>
      </w:r>
      <w:r w:rsidRPr="4881F02C">
        <w:rPr>
          <w:rFonts w:ascii="Times New Roman" w:hAnsi="Times New Roman" w:cs="Times New Roman"/>
          <w:sz w:val="24"/>
          <w:szCs w:val="24"/>
          <w:vertAlign w:val="superscript"/>
        </w:rPr>
        <w:t>3</w:t>
      </w:r>
    </w:p>
    <w:p w14:paraId="5A0EFF86" w14:textId="32CEEB61" w:rsidR="00CB6579" w:rsidRDefault="4881F02C" w:rsidP="00134F1D">
      <w:pPr>
        <w:spacing w:after="0" w:line="240" w:lineRule="auto"/>
        <w:jc w:val="center"/>
        <w:rPr>
          <w:rFonts w:ascii="Times New Roman" w:hAnsi="Times New Roman" w:cs="Times New Roman"/>
          <w:sz w:val="20"/>
          <w:szCs w:val="20"/>
        </w:rPr>
      </w:pPr>
      <w:r w:rsidRPr="4881F02C">
        <w:rPr>
          <w:rFonts w:ascii="Times New Roman" w:hAnsi="Times New Roman" w:cs="Times New Roman"/>
          <w:sz w:val="20"/>
          <w:szCs w:val="20"/>
        </w:rPr>
        <w:t xml:space="preserve">1 </w:t>
      </w:r>
      <w:r w:rsidRPr="4881F02C">
        <w:rPr>
          <w:rFonts w:ascii="Times New Roman" w:hAnsi="Times New Roman" w:cs="Times New Roman"/>
          <w:noProof/>
          <w:sz w:val="20"/>
          <w:szCs w:val="20"/>
        </w:rPr>
        <w:t>Dept. of BioResource and Agricultural Engineering Cal Poly State University, San Luis Obispo</w:t>
      </w:r>
      <w:r w:rsidR="00C32AE7">
        <w:rPr>
          <w:rFonts w:ascii="Times New Roman" w:hAnsi="Times New Roman" w:cs="Times New Roman"/>
          <w:noProof/>
          <w:sz w:val="20"/>
          <w:szCs w:val="20"/>
        </w:rPr>
        <w:t>, US</w:t>
      </w:r>
      <w:r w:rsidRPr="4881F02C">
        <w:rPr>
          <w:rFonts w:ascii="Times New Roman" w:hAnsi="Times New Roman" w:cs="Times New Roman"/>
          <w:noProof/>
          <w:sz w:val="20"/>
          <w:szCs w:val="20"/>
        </w:rPr>
        <w:t>,</w:t>
      </w:r>
      <w:r w:rsidRPr="4881F02C">
        <w:rPr>
          <w:rFonts w:ascii="Times New Roman" w:hAnsi="Times New Roman" w:cs="Times New Roman"/>
          <w:sz w:val="20"/>
          <w:szCs w:val="20"/>
        </w:rPr>
        <w:t xml:space="preserve"> 2 Dept. of Computer Science UC Santa Barbara</w:t>
      </w:r>
      <w:r w:rsidR="00C32AE7">
        <w:rPr>
          <w:rFonts w:ascii="Times New Roman" w:hAnsi="Times New Roman" w:cs="Times New Roman"/>
          <w:sz w:val="20"/>
          <w:szCs w:val="20"/>
        </w:rPr>
        <w:t>, US</w:t>
      </w:r>
      <w:r w:rsidRPr="4881F02C">
        <w:rPr>
          <w:rFonts w:ascii="Times New Roman" w:hAnsi="Times New Roman" w:cs="Times New Roman"/>
          <w:sz w:val="20"/>
          <w:szCs w:val="20"/>
        </w:rPr>
        <w:t xml:space="preserve">; 3 Dept. </w:t>
      </w:r>
      <w:r w:rsidRPr="4881F02C">
        <w:rPr>
          <w:rFonts w:ascii="Times New Roman" w:hAnsi="Times New Roman" w:cs="Times New Roman"/>
          <w:noProof/>
          <w:sz w:val="20"/>
          <w:szCs w:val="20"/>
        </w:rPr>
        <w:t>of</w:t>
      </w:r>
      <w:r w:rsidRPr="4881F02C">
        <w:rPr>
          <w:rFonts w:ascii="Times New Roman" w:hAnsi="Times New Roman" w:cs="Times New Roman"/>
          <w:sz w:val="20"/>
          <w:szCs w:val="20"/>
        </w:rPr>
        <w:t xml:space="preserve"> Industrial Technology, Fresno State University</w:t>
      </w:r>
      <w:r w:rsidR="00C32AE7">
        <w:rPr>
          <w:rFonts w:ascii="Times New Roman" w:hAnsi="Times New Roman" w:cs="Times New Roman"/>
          <w:sz w:val="20"/>
          <w:szCs w:val="20"/>
        </w:rPr>
        <w:t>, US</w:t>
      </w:r>
    </w:p>
    <w:p w14:paraId="72A4A3ED" w14:textId="77777777" w:rsidR="00A66D6B" w:rsidRDefault="00A66D6B" w:rsidP="00A66D6B">
      <w:pPr>
        <w:pStyle w:val="Heading2"/>
        <w:spacing w:line="276" w:lineRule="auto"/>
        <w:jc w:val="both"/>
        <w:rPr>
          <w:rFonts w:ascii="Times New Roman" w:hAnsi="Times New Roman" w:cs="Times New Roman"/>
          <w:i/>
          <w:iCs/>
          <w:sz w:val="24"/>
          <w:szCs w:val="24"/>
        </w:rPr>
      </w:pPr>
      <w:bookmarkStart w:id="0" w:name="_Toc489863382"/>
    </w:p>
    <w:p w14:paraId="6B7AA60F" w14:textId="7F0E2182" w:rsidR="00A66D6B" w:rsidRPr="00A427F4" w:rsidRDefault="00A66D6B" w:rsidP="00A66D6B">
      <w:pPr>
        <w:pStyle w:val="Heading2"/>
        <w:spacing w:line="276" w:lineRule="auto"/>
        <w:jc w:val="both"/>
        <w:rPr>
          <w:rFonts w:ascii="Times New Roman" w:hAnsi="Times New Roman" w:cs="Times New Roman"/>
          <w:i/>
          <w:iCs/>
          <w:sz w:val="24"/>
          <w:szCs w:val="24"/>
        </w:rPr>
      </w:pPr>
      <w:r w:rsidRPr="00A427F4">
        <w:rPr>
          <w:rFonts w:ascii="Times New Roman" w:hAnsi="Times New Roman" w:cs="Times New Roman"/>
          <w:i/>
          <w:iCs/>
          <w:sz w:val="24"/>
          <w:szCs w:val="24"/>
        </w:rPr>
        <w:t>Abstract</w:t>
      </w:r>
      <w:bookmarkEnd w:id="0"/>
      <w:r w:rsidRPr="00A427F4">
        <w:rPr>
          <w:rFonts w:ascii="Times New Roman" w:hAnsi="Times New Roman" w:cs="Times New Roman"/>
          <w:i/>
          <w:iCs/>
          <w:sz w:val="24"/>
          <w:szCs w:val="24"/>
        </w:rPr>
        <w:t xml:space="preserve">: </w:t>
      </w:r>
      <w:r w:rsidRPr="00A427F4">
        <w:rPr>
          <w:rFonts w:ascii="Times New Roman" w:hAnsi="Times New Roman" w:cs="Times New Roman"/>
          <w:sz w:val="24"/>
          <w:szCs w:val="24"/>
        </w:rPr>
        <w:t xml:space="preserve">This paper describes the development of an </w:t>
      </w:r>
      <w:r w:rsidRPr="00A427F4">
        <w:rPr>
          <w:rFonts w:ascii="Times New Roman" w:hAnsi="Times New Roman" w:cs="Times New Roman"/>
          <w:noProof/>
          <w:sz w:val="24"/>
          <w:szCs w:val="24"/>
        </w:rPr>
        <w:t>open-source</w:t>
      </w:r>
      <w:r w:rsidRPr="00A427F4">
        <w:rPr>
          <w:rFonts w:ascii="Times New Roman" w:hAnsi="Times New Roman" w:cs="Times New Roman"/>
          <w:sz w:val="24"/>
          <w:szCs w:val="24"/>
        </w:rPr>
        <w:t xml:space="preserve"> data acquisition (DAQ) system for the </w:t>
      </w:r>
      <w:proofErr w:type="spellStart"/>
      <w:r w:rsidRPr="00A427F4">
        <w:rPr>
          <w:rFonts w:ascii="Times New Roman" w:hAnsi="Times New Roman" w:cs="Times New Roman"/>
          <w:sz w:val="24"/>
          <w:szCs w:val="24"/>
        </w:rPr>
        <w:t>SmartFarm</w:t>
      </w:r>
      <w:proofErr w:type="spellEnd"/>
      <w:r w:rsidRPr="00A427F4">
        <w:rPr>
          <w:rFonts w:ascii="Times New Roman" w:hAnsi="Times New Roman" w:cs="Times New Roman"/>
          <w:sz w:val="24"/>
          <w:szCs w:val="24"/>
        </w:rPr>
        <w:t xml:space="preserve"> platform. The hardware </w:t>
      </w:r>
      <w:r w:rsidRPr="00A427F4">
        <w:rPr>
          <w:rFonts w:ascii="Times New Roman" w:hAnsi="Times New Roman" w:cs="Times New Roman"/>
          <w:noProof/>
          <w:sz w:val="24"/>
          <w:szCs w:val="24"/>
        </w:rPr>
        <w:t>provides protection for</w:t>
      </w:r>
      <w:r w:rsidRPr="00A427F4">
        <w:rPr>
          <w:rFonts w:ascii="Times New Roman" w:hAnsi="Times New Roman" w:cs="Times New Roman"/>
          <w:sz w:val="24"/>
          <w:szCs w:val="24"/>
        </w:rPr>
        <w:t xml:space="preserve"> measurement circuits, a real-time clock module, onboard data storage, various wireless communication protocols support, a wide range of agricultural sensor supports, and an on-farm gateway. The custom firmware on the circuit board allows </w:t>
      </w:r>
      <w:r w:rsidRPr="00A427F4">
        <w:rPr>
          <w:rFonts w:ascii="Times New Roman" w:hAnsi="Times New Roman" w:cs="Times New Roman"/>
          <w:noProof/>
          <w:sz w:val="24"/>
          <w:szCs w:val="24"/>
        </w:rPr>
        <w:t>minimal</w:t>
      </w:r>
      <w:r w:rsidRPr="00A427F4">
        <w:rPr>
          <w:rFonts w:ascii="Times New Roman" w:hAnsi="Times New Roman" w:cs="Times New Roman"/>
          <w:sz w:val="24"/>
          <w:szCs w:val="24"/>
        </w:rPr>
        <w:t xml:space="preserve"> power </w:t>
      </w:r>
      <w:r w:rsidRPr="00A427F4">
        <w:rPr>
          <w:rFonts w:ascii="Times New Roman" w:hAnsi="Times New Roman" w:cs="Times New Roman"/>
          <w:noProof/>
          <w:sz w:val="24"/>
          <w:szCs w:val="24"/>
        </w:rPr>
        <w:t>consumption</w:t>
      </w:r>
      <w:r w:rsidRPr="00A427F4">
        <w:rPr>
          <w:rFonts w:ascii="Times New Roman" w:hAnsi="Times New Roman" w:cs="Times New Roman"/>
          <w:sz w:val="24"/>
          <w:szCs w:val="24"/>
        </w:rPr>
        <w:t xml:space="preserve">, automatic sensor identification and data reading, enables </w:t>
      </w:r>
      <w:r w:rsidRPr="00A427F4">
        <w:rPr>
          <w:rFonts w:ascii="Times New Roman" w:hAnsi="Times New Roman" w:cs="Times New Roman"/>
          <w:noProof/>
          <w:sz w:val="24"/>
          <w:szCs w:val="24"/>
        </w:rPr>
        <w:t>easy</w:t>
      </w:r>
      <w:r w:rsidRPr="00A427F4">
        <w:rPr>
          <w:rFonts w:ascii="Times New Roman" w:hAnsi="Times New Roman" w:cs="Times New Roman"/>
          <w:sz w:val="24"/>
          <w:szCs w:val="24"/>
        </w:rPr>
        <w:t xml:space="preserve"> data capture, </w:t>
      </w:r>
      <w:r w:rsidRPr="00A427F4">
        <w:rPr>
          <w:rFonts w:ascii="Times New Roman" w:hAnsi="Times New Roman" w:cs="Times New Roman"/>
          <w:noProof/>
          <w:sz w:val="24"/>
          <w:szCs w:val="24"/>
        </w:rPr>
        <w:t>storage,</w:t>
      </w:r>
      <w:r w:rsidRPr="00A427F4">
        <w:rPr>
          <w:rFonts w:ascii="Times New Roman" w:hAnsi="Times New Roman" w:cs="Times New Roman"/>
          <w:sz w:val="24"/>
          <w:szCs w:val="24"/>
        </w:rPr>
        <w:t xml:space="preserve"> and wireless transmission. </w:t>
      </w:r>
      <w:r w:rsidRPr="00A427F4">
        <w:rPr>
          <w:rFonts w:ascii="Times New Roman" w:hAnsi="Times New Roman" w:cs="Times New Roman"/>
          <w:noProof/>
          <w:sz w:val="24"/>
          <w:szCs w:val="24"/>
        </w:rPr>
        <w:t>In addition</w:t>
      </w:r>
      <w:r w:rsidRPr="00A427F4">
        <w:rPr>
          <w:rFonts w:ascii="Times New Roman" w:hAnsi="Times New Roman" w:cs="Times New Roman"/>
          <w:sz w:val="24"/>
          <w:szCs w:val="24"/>
        </w:rPr>
        <w:t xml:space="preserve">, the web-based </w:t>
      </w:r>
      <w:r w:rsidR="00801707">
        <w:rPr>
          <w:rFonts w:ascii="Times New Roman" w:hAnsi="Times New Roman" w:cs="Times New Roman"/>
          <w:sz w:val="24"/>
          <w:szCs w:val="24"/>
        </w:rPr>
        <w:t>board programmer</w:t>
      </w:r>
      <w:r w:rsidRPr="00A427F4">
        <w:rPr>
          <w:rFonts w:ascii="Times New Roman" w:hAnsi="Times New Roman" w:cs="Times New Roman"/>
          <w:sz w:val="24"/>
          <w:szCs w:val="24"/>
        </w:rPr>
        <w:t xml:space="preserve"> enables online </w:t>
      </w:r>
      <w:r w:rsidR="00801707">
        <w:rPr>
          <w:rFonts w:ascii="Times New Roman" w:hAnsi="Times New Roman" w:cs="Times New Roman"/>
          <w:sz w:val="24"/>
          <w:szCs w:val="24"/>
        </w:rPr>
        <w:t>graphical</w:t>
      </w:r>
      <w:r w:rsidRPr="00A427F4">
        <w:rPr>
          <w:rFonts w:ascii="Times New Roman" w:hAnsi="Times New Roman" w:cs="Times New Roman"/>
          <w:sz w:val="24"/>
          <w:szCs w:val="24"/>
        </w:rPr>
        <w:t xml:space="preserve"> </w:t>
      </w:r>
      <w:r w:rsidRPr="00A427F4">
        <w:rPr>
          <w:rFonts w:ascii="Times New Roman" w:hAnsi="Times New Roman" w:cs="Times New Roman"/>
          <w:noProof/>
          <w:sz w:val="24"/>
          <w:szCs w:val="24"/>
        </w:rPr>
        <w:t>wireless</w:t>
      </w:r>
      <w:r w:rsidRPr="00A427F4">
        <w:rPr>
          <w:rFonts w:ascii="Times New Roman" w:hAnsi="Times New Roman" w:cs="Times New Roman"/>
          <w:sz w:val="24"/>
          <w:szCs w:val="24"/>
        </w:rPr>
        <w:t xml:space="preserve"> programming and text-based programming. This paper also demonstrates an example of soil moisture data collection using the developed system. </w:t>
      </w:r>
      <w:r w:rsidRPr="00A427F4">
        <w:rPr>
          <w:rFonts w:ascii="Times New Roman" w:hAnsi="Times New Roman" w:cs="Times New Roman"/>
          <w:noProof/>
          <w:sz w:val="24"/>
          <w:szCs w:val="24"/>
        </w:rPr>
        <w:t>The experimental</w:t>
      </w:r>
      <w:r w:rsidRPr="00A427F4">
        <w:rPr>
          <w:rFonts w:ascii="Times New Roman" w:hAnsi="Times New Roman" w:cs="Times New Roman"/>
          <w:sz w:val="24"/>
          <w:szCs w:val="24"/>
        </w:rPr>
        <w:t xml:space="preserve"> result shows that this DAQ system can be easily configured and reliably measure data, and it is suitable for environmental measurements, and provide data for the cloud-based </w:t>
      </w:r>
      <w:proofErr w:type="spellStart"/>
      <w:r w:rsidRPr="00A427F4">
        <w:rPr>
          <w:rFonts w:ascii="Times New Roman" w:hAnsi="Times New Roman" w:cs="Times New Roman"/>
          <w:sz w:val="24"/>
          <w:szCs w:val="24"/>
        </w:rPr>
        <w:t>SmartFarm</w:t>
      </w:r>
      <w:proofErr w:type="spellEnd"/>
      <w:r w:rsidRPr="00A427F4">
        <w:rPr>
          <w:rFonts w:ascii="Times New Roman" w:hAnsi="Times New Roman" w:cs="Times New Roman"/>
          <w:sz w:val="24"/>
          <w:szCs w:val="24"/>
        </w:rPr>
        <w:t xml:space="preserve"> decision support system.</w:t>
      </w:r>
    </w:p>
    <w:p w14:paraId="4728A8AD" w14:textId="0E12A92C" w:rsidR="008841F7" w:rsidRPr="00875687" w:rsidRDefault="00A66D6B" w:rsidP="00411F88">
      <w:pPr>
        <w:spacing w:after="0" w:line="240" w:lineRule="auto"/>
        <w:jc w:val="both"/>
        <w:rPr>
          <w:rFonts w:ascii="Times New Roman" w:hAnsi="Times New Roman" w:cs="Times New Roman"/>
          <w:sz w:val="20"/>
          <w:szCs w:val="20"/>
        </w:rPr>
      </w:pPr>
      <w:r w:rsidRPr="00A427F4">
        <w:rPr>
          <w:rFonts w:ascii="Times New Roman" w:hAnsi="Times New Roman" w:cs="Times New Roman"/>
          <w:i/>
          <w:iCs/>
          <w:sz w:val="24"/>
          <w:szCs w:val="24"/>
        </w:rPr>
        <w:t xml:space="preserve">Keywords: </w:t>
      </w:r>
      <w:proofErr w:type="spellStart"/>
      <w:r w:rsidRPr="00A427F4">
        <w:rPr>
          <w:rFonts w:ascii="Times New Roman" w:hAnsi="Times New Roman" w:cs="Times New Roman"/>
          <w:sz w:val="24"/>
          <w:szCs w:val="24"/>
        </w:rPr>
        <w:t>SmartFarm</w:t>
      </w:r>
      <w:proofErr w:type="spellEnd"/>
      <w:r w:rsidRPr="00A427F4">
        <w:rPr>
          <w:rFonts w:ascii="Times New Roman" w:hAnsi="Times New Roman" w:cs="Times New Roman"/>
          <w:i/>
          <w:iCs/>
          <w:sz w:val="24"/>
          <w:szCs w:val="24"/>
        </w:rPr>
        <w:t xml:space="preserve">, </w:t>
      </w:r>
      <w:r w:rsidRPr="00A427F4">
        <w:rPr>
          <w:rFonts w:ascii="Times New Roman" w:hAnsi="Times New Roman" w:cs="Times New Roman"/>
          <w:sz w:val="24"/>
          <w:szCs w:val="24"/>
        </w:rPr>
        <w:t>Decision Support System; Data acquisition system; Open source; Wireless sensor network</w:t>
      </w:r>
    </w:p>
    <w:p w14:paraId="12C4FC16" w14:textId="77777777" w:rsidR="007B1B94" w:rsidRPr="00875687" w:rsidRDefault="007B1B94" w:rsidP="00A66D6B">
      <w:pPr>
        <w:pStyle w:val="Heading1"/>
        <w:numPr>
          <w:ilvl w:val="0"/>
          <w:numId w:val="0"/>
        </w:numPr>
        <w:spacing w:after="0" w:line="480" w:lineRule="auto"/>
        <w:rPr>
          <w:rFonts w:ascii="Times New Roman" w:hAnsi="Times New Roman" w:cs="Times New Roman"/>
          <w:b/>
          <w:sz w:val="28"/>
          <w:szCs w:val="24"/>
        </w:rPr>
      </w:pPr>
      <w:bookmarkStart w:id="1" w:name="_Toc489863383"/>
    </w:p>
    <w:p w14:paraId="3F7A86D5" w14:textId="49D0333D" w:rsidR="00EE606D" w:rsidRPr="00875687" w:rsidRDefault="4881F02C" w:rsidP="00134F1D">
      <w:pPr>
        <w:pStyle w:val="Heading1"/>
        <w:numPr>
          <w:ilvl w:val="0"/>
          <w:numId w:val="0"/>
        </w:numPr>
        <w:spacing w:after="0" w:line="480" w:lineRule="auto"/>
        <w:ind w:left="360" w:hanging="360"/>
        <w:rPr>
          <w:rFonts w:ascii="Times New Roman" w:hAnsi="Times New Roman" w:cs="Times New Roman"/>
          <w:b/>
          <w:bCs/>
          <w:sz w:val="28"/>
          <w:szCs w:val="28"/>
        </w:rPr>
      </w:pPr>
      <w:r w:rsidRPr="4881F02C">
        <w:rPr>
          <w:rFonts w:ascii="Times New Roman" w:hAnsi="Times New Roman" w:cs="Times New Roman"/>
          <w:b/>
          <w:bCs/>
          <w:sz w:val="28"/>
          <w:szCs w:val="28"/>
        </w:rPr>
        <w:t>1. Introduction</w:t>
      </w:r>
      <w:bookmarkEnd w:id="1"/>
    </w:p>
    <w:p w14:paraId="77E29573" w14:textId="3FA138E7" w:rsidR="000B5E13" w:rsidRPr="00875687" w:rsidRDefault="000B5E13" w:rsidP="00134F1D">
      <w:pPr>
        <w:keepNext/>
        <w:spacing w:after="0" w:line="480" w:lineRule="auto"/>
        <w:jc w:val="both"/>
        <w:rPr>
          <w:rFonts w:ascii="Times New Roman" w:hAnsi="Times New Roman" w:cs="Times New Roman"/>
          <w:sz w:val="24"/>
          <w:szCs w:val="24"/>
        </w:rPr>
      </w:pPr>
      <w:r w:rsidRPr="00875687">
        <w:rPr>
          <w:rFonts w:ascii="Times New Roman" w:hAnsi="Times New Roman" w:cs="Times New Roman"/>
          <w:noProof/>
          <w:color w:val="000000" w:themeColor="text1"/>
          <w:sz w:val="24"/>
          <w:szCs w:val="24"/>
        </w:rPr>
        <w:t xml:space="preserve">The agriculture industry faces tremendous pressure to </w:t>
      </w:r>
      <w:r w:rsidR="00572DAE" w:rsidRPr="00875687">
        <w:rPr>
          <w:rFonts w:ascii="Times New Roman" w:hAnsi="Times New Roman" w:cs="Times New Roman"/>
          <w:noProof/>
          <w:color w:val="000000" w:themeColor="text1"/>
          <w:sz w:val="24"/>
          <w:szCs w:val="24"/>
        </w:rPr>
        <w:t>feed 10 billion people by 2050</w:t>
      </w:r>
      <w:r w:rsidRPr="00875687">
        <w:rPr>
          <w:rFonts w:ascii="Times New Roman" w:hAnsi="Times New Roman" w:cs="Times New Roman"/>
          <w:noProof/>
          <w:color w:val="000000" w:themeColor="text1"/>
          <w:sz w:val="24"/>
          <w:szCs w:val="24"/>
        </w:rPr>
        <w:t xml:space="preserve">. This problem </w:t>
      </w:r>
      <w:r w:rsidRPr="00BD1AD8">
        <w:rPr>
          <w:rFonts w:ascii="Times New Roman" w:hAnsi="Times New Roman" w:cs="Times New Roman"/>
          <w:noProof/>
          <w:color w:val="000000" w:themeColor="text1"/>
          <w:sz w:val="24"/>
          <w:szCs w:val="24"/>
        </w:rPr>
        <w:t>is compounded</w:t>
      </w:r>
      <w:r w:rsidRPr="00875687">
        <w:rPr>
          <w:rFonts w:ascii="Times New Roman" w:hAnsi="Times New Roman" w:cs="Times New Roman"/>
          <w:noProof/>
          <w:color w:val="000000" w:themeColor="text1"/>
          <w:sz w:val="24"/>
          <w:szCs w:val="24"/>
        </w:rPr>
        <w:t xml:space="preserve"> by</w:t>
      </w:r>
      <w:r w:rsidRPr="00875687">
        <w:rPr>
          <w:rFonts w:ascii="Times New Roman" w:hAnsi="Times New Roman" w:cs="Times New Roman"/>
          <w:color w:val="000000" w:themeColor="text1"/>
          <w:sz w:val="24"/>
          <w:szCs w:val="24"/>
        </w:rPr>
        <w:t xml:space="preserve"> severely limited natural resources, the requirement of sustainability, and climate change, </w:t>
      </w:r>
      <w:r w:rsidR="00927618" w:rsidRPr="00875687">
        <w:rPr>
          <w:rFonts w:ascii="Times New Roman" w:hAnsi="Times New Roman" w:cs="Times New Roman"/>
          <w:color w:val="000000" w:themeColor="text1"/>
          <w:sz w:val="24"/>
          <w:szCs w:val="24"/>
        </w:rPr>
        <w:t>and</w:t>
      </w:r>
      <w:r w:rsidRPr="00875687">
        <w:rPr>
          <w:rFonts w:ascii="Times New Roman" w:hAnsi="Times New Roman" w:cs="Times New Roman"/>
          <w:color w:val="000000" w:themeColor="text1"/>
          <w:sz w:val="24"/>
          <w:szCs w:val="24"/>
        </w:rPr>
        <w:t xml:space="preserve"> other </w:t>
      </w:r>
      <w:r w:rsidR="00572DAE" w:rsidRPr="00875687">
        <w:rPr>
          <w:rFonts w:ascii="Times New Roman" w:hAnsi="Times New Roman" w:cs="Times New Roman"/>
          <w:color w:val="000000" w:themeColor="text1"/>
          <w:sz w:val="24"/>
          <w:szCs w:val="24"/>
        </w:rPr>
        <w:t xml:space="preserve">unpredictable </w:t>
      </w:r>
      <w:r w:rsidRPr="00875687">
        <w:rPr>
          <w:rFonts w:ascii="Times New Roman" w:hAnsi="Times New Roman" w:cs="Times New Roman"/>
          <w:color w:val="000000" w:themeColor="text1"/>
          <w:sz w:val="24"/>
          <w:szCs w:val="24"/>
        </w:rPr>
        <w:t>variables.</w:t>
      </w:r>
      <w:r w:rsidR="000C1F58">
        <w:rPr>
          <w:rFonts w:ascii="Times New Roman" w:hAnsi="Times New Roman" w:cs="Times New Roman"/>
          <w:color w:val="000000" w:themeColor="text1"/>
          <w:sz w:val="24"/>
          <w:szCs w:val="24"/>
        </w:rPr>
        <w:t xml:space="preserve"> </w:t>
      </w:r>
      <w:r w:rsidR="002B760F" w:rsidRPr="00875687">
        <w:rPr>
          <w:rFonts w:ascii="Times New Roman" w:hAnsi="Times New Roman" w:cs="Times New Roman"/>
          <w:color w:val="000000" w:themeColor="text1"/>
          <w:sz w:val="24"/>
          <w:szCs w:val="24"/>
        </w:rPr>
        <w:t xml:space="preserve">Farmers </w:t>
      </w:r>
      <w:r w:rsidRPr="00875687">
        <w:rPr>
          <w:rFonts w:ascii="Times New Roman" w:hAnsi="Times New Roman" w:cs="Times New Roman"/>
          <w:noProof/>
          <w:color w:val="000000" w:themeColor="text1"/>
          <w:sz w:val="24"/>
          <w:szCs w:val="24"/>
        </w:rPr>
        <w:t>are increasingly turning to</w:t>
      </w:r>
      <w:r w:rsidRPr="00875687">
        <w:rPr>
          <w:rFonts w:ascii="Times New Roman" w:hAnsi="Times New Roman" w:cs="Times New Roman"/>
          <w:color w:val="000000" w:themeColor="text1"/>
          <w:sz w:val="24"/>
          <w:szCs w:val="24"/>
        </w:rPr>
        <w:t xml:space="preserve"> production measurement, </w:t>
      </w:r>
      <w:r w:rsidRPr="00875687">
        <w:rPr>
          <w:rFonts w:ascii="Times New Roman" w:hAnsi="Times New Roman" w:cs="Times New Roman"/>
          <w:noProof/>
          <w:color w:val="000000" w:themeColor="text1"/>
          <w:sz w:val="24"/>
          <w:szCs w:val="24"/>
        </w:rPr>
        <w:t>monitoring</w:t>
      </w:r>
      <w:r w:rsidR="0020063B" w:rsidRPr="00875687">
        <w:rPr>
          <w:rFonts w:ascii="Times New Roman" w:hAnsi="Times New Roman" w:cs="Times New Roman"/>
          <w:noProof/>
          <w:color w:val="000000" w:themeColor="text1"/>
          <w:sz w:val="24"/>
          <w:szCs w:val="24"/>
        </w:rPr>
        <w:t>,</w:t>
      </w:r>
      <w:r w:rsidRPr="00875687">
        <w:rPr>
          <w:rFonts w:ascii="Times New Roman" w:hAnsi="Times New Roman" w:cs="Times New Roman"/>
          <w:color w:val="000000" w:themeColor="text1"/>
          <w:sz w:val="24"/>
          <w:szCs w:val="24"/>
        </w:rPr>
        <w:t xml:space="preserve"> and data analysis</w:t>
      </w:r>
      <w:r w:rsidR="002B760F" w:rsidRPr="00875687">
        <w:rPr>
          <w:rFonts w:ascii="Times New Roman" w:hAnsi="Times New Roman" w:cs="Times New Roman"/>
          <w:color w:val="000000" w:themeColor="text1"/>
          <w:sz w:val="24"/>
          <w:szCs w:val="24"/>
        </w:rPr>
        <w:t xml:space="preserve"> to improve farm productivity</w:t>
      </w:r>
      <w:r w:rsidR="0006151C" w:rsidRPr="00875687">
        <w:rPr>
          <w:rFonts w:ascii="Times New Roman" w:hAnsi="Times New Roman" w:cs="Times New Roman"/>
          <w:color w:val="000000" w:themeColor="text1"/>
          <w:sz w:val="24"/>
          <w:szCs w:val="24"/>
        </w:rPr>
        <w:t xml:space="preserve"> and </w:t>
      </w:r>
      <w:r w:rsidR="006B401A">
        <w:rPr>
          <w:rFonts w:ascii="Times New Roman" w:hAnsi="Times New Roman" w:cs="Times New Roman"/>
          <w:color w:val="000000" w:themeColor="text1"/>
          <w:sz w:val="24"/>
          <w:szCs w:val="24"/>
        </w:rPr>
        <w:t>efficiency</w:t>
      </w:r>
      <w:r w:rsidRPr="00875687">
        <w:rPr>
          <w:rFonts w:ascii="Times New Roman" w:hAnsi="Times New Roman" w:cs="Times New Roman"/>
          <w:color w:val="000000" w:themeColor="text1"/>
          <w:sz w:val="24"/>
          <w:szCs w:val="24"/>
        </w:rPr>
        <w:t xml:space="preserve">. </w:t>
      </w:r>
      <w:r w:rsidR="0058209C" w:rsidRPr="00875687">
        <w:rPr>
          <w:rFonts w:ascii="Times New Roman" w:hAnsi="Times New Roman" w:cs="Times New Roman"/>
          <w:color w:val="000000" w:themeColor="text1"/>
          <w:sz w:val="24"/>
          <w:szCs w:val="24"/>
        </w:rPr>
        <w:t>C</w:t>
      </w:r>
      <w:r w:rsidRPr="00875687">
        <w:rPr>
          <w:rFonts w:ascii="Times New Roman" w:hAnsi="Times New Roman" w:cs="Times New Roman"/>
          <w:color w:val="000000" w:themeColor="text1"/>
          <w:sz w:val="24"/>
          <w:szCs w:val="24"/>
        </w:rPr>
        <w:t xml:space="preserve">omputing systems can automate the decision support process to facilitate faster problem diagnosis, more accurate outcome prediction, and proactive </w:t>
      </w:r>
      <w:r w:rsidRPr="00875687">
        <w:rPr>
          <w:rFonts w:ascii="Times New Roman" w:hAnsi="Times New Roman" w:cs="Times New Roman"/>
          <w:noProof/>
          <w:color w:val="000000" w:themeColor="text1"/>
          <w:sz w:val="24"/>
          <w:szCs w:val="24"/>
        </w:rPr>
        <w:t>decision</w:t>
      </w:r>
      <w:r w:rsidR="00947726" w:rsidRPr="00875687">
        <w:rPr>
          <w:rFonts w:ascii="Times New Roman" w:hAnsi="Times New Roman" w:cs="Times New Roman"/>
          <w:noProof/>
          <w:color w:val="000000" w:themeColor="text1"/>
          <w:sz w:val="24"/>
          <w:szCs w:val="24"/>
        </w:rPr>
        <w:t>-</w:t>
      </w:r>
      <w:r w:rsidRPr="00875687">
        <w:rPr>
          <w:rFonts w:ascii="Times New Roman" w:hAnsi="Times New Roman" w:cs="Times New Roman"/>
          <w:noProof/>
          <w:color w:val="000000" w:themeColor="text1"/>
          <w:sz w:val="24"/>
          <w:szCs w:val="24"/>
        </w:rPr>
        <w:t>making</w:t>
      </w:r>
      <w:r w:rsidRPr="00875687">
        <w:rPr>
          <w:rFonts w:ascii="Times New Roman" w:hAnsi="Times New Roman" w:cs="Times New Roman"/>
          <w:color w:val="000000" w:themeColor="text1"/>
          <w:sz w:val="24"/>
          <w:szCs w:val="24"/>
        </w:rPr>
        <w:t xml:space="preserve"> </w:t>
      </w:r>
      <w:r w:rsidRPr="4881F02C">
        <w:fldChar w:fldCharType="begin">
          <w:fldData xml:space="preserve">PEVuZE5vdGU+PENpdGU+PEF1dGhvcj5HaW9yZGFubzwvQXV0aG9yPjxZZWFyPjIwMTE8L1llYXI+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</w:fldData>
        </w:fldChar>
      </w:r>
      <w:r w:rsidR="00123781" w:rsidRPr="00875687">
        <w:rPr>
          <w:rFonts w:ascii="Times New Roman" w:hAnsi="Times New Roman" w:cs="Times New Roman"/>
          <w:color w:val="000000" w:themeColor="text1"/>
          <w:sz w:val="24"/>
          <w:szCs w:val="24"/>
        </w:rPr>
        <w:instrText xml:space="preserve"> ADDIN EN.CITE </w:instrText>
      </w:r>
      <w:r w:rsidR="00123781" w:rsidRPr="00875687">
        <w:rPr>
          <w:rFonts w:ascii="Times New Roman" w:hAnsi="Times New Roman" w:cs="Times New Roman"/>
          <w:color w:val="000000" w:themeColor="text1"/>
          <w:sz w:val="24"/>
          <w:szCs w:val="24"/>
        </w:rPr>
        <w:fldChar w:fldCharType="begin">
          <w:fldData xml:space="preserve">PEVuZE5vdGU+PENpdGU+PEF1dGhvcj5HaW9yZGFubzwvQXV0aG9yPjxZZWFyPjIwMTE8L1llYXI+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</w:fldData>
        </w:fldChar>
      </w:r>
      <w:r w:rsidR="00123781" w:rsidRPr="00875687">
        <w:rPr>
          <w:rFonts w:ascii="Times New Roman" w:hAnsi="Times New Roman" w:cs="Times New Roman"/>
          <w:color w:val="000000" w:themeColor="text1"/>
          <w:sz w:val="24"/>
          <w:szCs w:val="24"/>
        </w:rPr>
        <w:instrText xml:space="preserve"> ADDIN EN.CITE.DATA </w:instrText>
      </w:r>
      <w:r w:rsidR="00123781" w:rsidRPr="00875687">
        <w:rPr>
          <w:rFonts w:ascii="Times New Roman" w:hAnsi="Times New Roman" w:cs="Times New Roman"/>
          <w:color w:val="000000" w:themeColor="text1"/>
          <w:sz w:val="24"/>
          <w:szCs w:val="24"/>
        </w:rPr>
      </w:r>
      <w:r w:rsidR="00123781" w:rsidRPr="00875687">
        <w:rPr>
          <w:rFonts w:ascii="Times New Roman" w:hAnsi="Times New Roman" w:cs="Times New Roman"/>
          <w:color w:val="000000" w:themeColor="text1"/>
          <w:sz w:val="24"/>
          <w:szCs w:val="24"/>
        </w:rPr>
        <w:fldChar w:fldCharType="end"/>
      </w:r>
      <w:r w:rsidRPr="4881F02C">
        <w:rPr>
          <w:rFonts w:ascii="Times New Roman" w:hAnsi="Times New Roman" w:cs="Times New Roman"/>
          <w:color w:val="000000" w:themeColor="text1"/>
          <w:sz w:val="24"/>
          <w:szCs w:val="24"/>
        </w:rPr>
      </w:r>
      <w:r w:rsidRPr="4881F02C">
        <w:rPr>
          <w:rFonts w:ascii="Times New Roman" w:hAnsi="Times New Roman" w:cs="Times New Roman"/>
          <w:color w:val="000000" w:themeColor="text1"/>
          <w:sz w:val="24"/>
          <w:szCs w:val="24"/>
        </w:rPr>
        <w:fldChar w:fldCharType="separate"/>
      </w:r>
      <w:r w:rsidR="00A77528" w:rsidRPr="00875687">
        <w:rPr>
          <w:rFonts w:ascii="Times New Roman" w:hAnsi="Times New Roman" w:cs="Times New Roman"/>
          <w:noProof/>
          <w:color w:val="000000" w:themeColor="text1"/>
          <w:sz w:val="24"/>
          <w:szCs w:val="24"/>
        </w:rPr>
        <w:t xml:space="preserve">(Giordano et al.; Reddy and Rao; Marcomini, Suter II </w:t>
      </w:r>
      <w:r w:rsidR="00A77528" w:rsidRPr="00927C75">
        <w:rPr>
          <w:rFonts w:ascii="Times New Roman" w:hAnsi="Times New Roman" w:cs="Times New Roman"/>
          <w:noProof/>
          <w:color w:val="000000" w:themeColor="text1"/>
          <w:sz w:val="24"/>
          <w:szCs w:val="24"/>
        </w:rPr>
        <w:t>and</w:t>
      </w:r>
      <w:r w:rsidR="00A77528" w:rsidRPr="00875687">
        <w:rPr>
          <w:rFonts w:ascii="Times New Roman" w:hAnsi="Times New Roman" w:cs="Times New Roman"/>
          <w:noProof/>
          <w:color w:val="000000" w:themeColor="text1"/>
          <w:sz w:val="24"/>
          <w:szCs w:val="24"/>
        </w:rPr>
        <w:t xml:space="preserve"> </w:t>
      </w:r>
      <w:r w:rsidR="00A77528" w:rsidRPr="00927C75">
        <w:rPr>
          <w:rFonts w:ascii="Times New Roman" w:hAnsi="Times New Roman" w:cs="Times New Roman"/>
          <w:noProof/>
          <w:color w:val="000000" w:themeColor="text1"/>
          <w:sz w:val="24"/>
          <w:szCs w:val="24"/>
        </w:rPr>
        <w:t>Critto</w:t>
      </w:r>
      <w:r w:rsidR="00A77528" w:rsidRPr="00875687">
        <w:rPr>
          <w:rFonts w:ascii="Times New Roman" w:hAnsi="Times New Roman" w:cs="Times New Roman"/>
          <w:noProof/>
          <w:color w:val="000000" w:themeColor="text1"/>
          <w:sz w:val="24"/>
          <w:szCs w:val="24"/>
        </w:rPr>
        <w:t>)</w:t>
      </w:r>
      <w:r w:rsidRPr="4881F02C">
        <w:fldChar w:fldCharType="end"/>
      </w:r>
      <w:r w:rsidRPr="00875687">
        <w:rPr>
          <w:rFonts w:ascii="Times New Roman" w:hAnsi="Times New Roman" w:cs="Times New Roman"/>
          <w:color w:val="000000" w:themeColor="text1"/>
          <w:sz w:val="24"/>
          <w:szCs w:val="24"/>
        </w:rPr>
        <w:t xml:space="preserve">. At the same time, individual growers and ranchers are underserved by many recent advances in computing that make data analytics consumable as </w:t>
      </w:r>
      <w:r w:rsidRPr="00875687">
        <w:rPr>
          <w:rFonts w:ascii="Times New Roman" w:hAnsi="Times New Roman" w:cs="Times New Roman"/>
          <w:color w:val="000000" w:themeColor="text1"/>
          <w:sz w:val="24"/>
          <w:szCs w:val="24"/>
        </w:rPr>
        <w:lastRenderedPageBreak/>
        <w:t xml:space="preserve">simple end-user products. </w:t>
      </w:r>
      <w:r w:rsidRPr="00875687">
        <w:rPr>
          <w:rFonts w:ascii="Times New Roman" w:hAnsi="Times New Roman" w:cs="Times New Roman"/>
          <w:noProof/>
          <w:color w:val="000000" w:themeColor="text1"/>
          <w:sz w:val="24"/>
          <w:szCs w:val="24"/>
        </w:rPr>
        <w:t>Current decision support offerings for these constituencies are variously limited, proprietary, complex, and costly, requir</w:t>
      </w:r>
      <w:r w:rsidR="00884DD4">
        <w:rPr>
          <w:rFonts w:ascii="Times New Roman" w:hAnsi="Times New Roman" w:cs="Times New Roman"/>
          <w:noProof/>
          <w:color w:val="000000" w:themeColor="text1"/>
          <w:sz w:val="24"/>
          <w:szCs w:val="24"/>
        </w:rPr>
        <w:t>ing</w:t>
      </w:r>
      <w:r w:rsidRPr="00875687">
        <w:rPr>
          <w:rFonts w:ascii="Times New Roman" w:hAnsi="Times New Roman" w:cs="Times New Roman"/>
          <w:noProof/>
          <w:color w:val="000000" w:themeColor="text1"/>
          <w:sz w:val="24"/>
          <w:szCs w:val="24"/>
        </w:rPr>
        <w:t xml:space="preserve"> that </w:t>
      </w:r>
      <w:r w:rsidR="00572DAE" w:rsidRPr="00875687">
        <w:rPr>
          <w:rFonts w:ascii="Times New Roman" w:hAnsi="Times New Roman" w:cs="Times New Roman"/>
          <w:noProof/>
          <w:color w:val="000000" w:themeColor="text1"/>
          <w:sz w:val="24"/>
          <w:szCs w:val="24"/>
        </w:rPr>
        <w:t>farmers</w:t>
      </w:r>
      <w:r w:rsidRPr="00875687">
        <w:rPr>
          <w:rFonts w:ascii="Times New Roman" w:hAnsi="Times New Roman" w:cs="Times New Roman"/>
          <w:noProof/>
          <w:color w:val="000000" w:themeColor="text1"/>
          <w:sz w:val="24"/>
          <w:szCs w:val="24"/>
        </w:rPr>
        <w:t xml:space="preserve"> </w:t>
      </w:r>
      <w:r w:rsidR="00572DAE" w:rsidRPr="00875687">
        <w:rPr>
          <w:rFonts w:ascii="Times New Roman" w:hAnsi="Times New Roman" w:cs="Times New Roman"/>
          <w:noProof/>
          <w:color w:val="000000" w:themeColor="text1"/>
          <w:sz w:val="24"/>
          <w:szCs w:val="24"/>
        </w:rPr>
        <w:t>give up control of their data</w:t>
      </w:r>
      <w:r w:rsidRPr="00875687">
        <w:rPr>
          <w:rFonts w:ascii="Times New Roman" w:hAnsi="Times New Roman" w:cs="Times New Roman"/>
          <w:noProof/>
          <w:color w:val="000000" w:themeColor="text1"/>
          <w:sz w:val="24"/>
          <w:szCs w:val="24"/>
        </w:rPr>
        <w:t xml:space="preserve"> </w:t>
      </w:r>
      <w:r w:rsidRPr="4881F02C">
        <w:fldChar w:fldCharType="begin">
          <w:fldData xml:space="preserve">PEVuZE5vdGU+PENpdGU+PEF1dGhvcj5NaW5hZTwvQXV0aG9yPjxZZWFyPjIwMDg8L1llYXI+PFJl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</w:fldData>
        </w:fldChar>
      </w:r>
      <w:r w:rsidR="00123781" w:rsidRPr="00875687">
        <w:rPr>
          <w:rFonts w:ascii="Times New Roman" w:hAnsi="Times New Roman" w:cs="Times New Roman"/>
          <w:noProof/>
          <w:color w:val="000000" w:themeColor="text1"/>
          <w:sz w:val="24"/>
          <w:szCs w:val="24"/>
        </w:rPr>
        <w:instrText xml:space="preserve"> ADDIN EN.CITE </w:instrText>
      </w:r>
      <w:r w:rsidR="00123781" w:rsidRPr="00875687">
        <w:rPr>
          <w:rFonts w:ascii="Times New Roman" w:hAnsi="Times New Roman" w:cs="Times New Roman"/>
          <w:noProof/>
          <w:color w:val="000000" w:themeColor="text1"/>
          <w:sz w:val="24"/>
          <w:szCs w:val="24"/>
        </w:rPr>
        <w:fldChar w:fldCharType="begin">
          <w:fldData xml:space="preserve">PEVuZE5vdGU+PENpdGU+PEF1dGhvcj5NaW5hZTwvQXV0aG9yPjxZZWFyPjIwMDg8L1llYXI+PFJl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</w:fldData>
        </w:fldChar>
      </w:r>
      <w:r w:rsidR="00123781" w:rsidRPr="00875687">
        <w:rPr>
          <w:rFonts w:ascii="Times New Roman" w:hAnsi="Times New Roman" w:cs="Times New Roman"/>
          <w:noProof/>
          <w:color w:val="000000" w:themeColor="text1"/>
          <w:sz w:val="24"/>
          <w:szCs w:val="24"/>
        </w:rPr>
        <w:instrText xml:space="preserve"> ADDIN EN.CITE.DATA </w:instrText>
      </w:r>
      <w:r w:rsidR="00123781" w:rsidRPr="00875687">
        <w:rPr>
          <w:rFonts w:ascii="Times New Roman" w:hAnsi="Times New Roman" w:cs="Times New Roman"/>
          <w:noProof/>
          <w:color w:val="000000" w:themeColor="text1"/>
          <w:sz w:val="24"/>
          <w:szCs w:val="24"/>
        </w:rPr>
      </w:r>
      <w:r w:rsidR="00123781" w:rsidRPr="00875687">
        <w:rPr>
          <w:rFonts w:ascii="Times New Roman" w:hAnsi="Times New Roman" w:cs="Times New Roman"/>
          <w:noProof/>
          <w:color w:val="000000" w:themeColor="text1"/>
          <w:sz w:val="24"/>
          <w:szCs w:val="24"/>
        </w:rPr>
        <w:fldChar w:fldCharType="end"/>
      </w:r>
      <w:r w:rsidRPr="4881F02C">
        <w:rPr>
          <w:rFonts w:ascii="Times New Roman" w:hAnsi="Times New Roman" w:cs="Times New Roman"/>
          <w:noProof/>
          <w:color w:val="000000" w:themeColor="text1"/>
          <w:sz w:val="24"/>
          <w:szCs w:val="24"/>
        </w:rPr>
      </w:r>
      <w:r w:rsidRPr="4881F02C">
        <w:rPr>
          <w:rFonts w:ascii="Times New Roman" w:hAnsi="Times New Roman" w:cs="Times New Roman"/>
          <w:noProof/>
          <w:color w:val="000000" w:themeColor="text1"/>
          <w:sz w:val="24"/>
          <w:szCs w:val="24"/>
        </w:rPr>
        <w:fldChar w:fldCharType="separate"/>
      </w:r>
      <w:r w:rsidR="00A77528" w:rsidRPr="00875687">
        <w:rPr>
          <w:rFonts w:ascii="Times New Roman" w:hAnsi="Times New Roman" w:cs="Times New Roman"/>
          <w:noProof/>
          <w:color w:val="000000" w:themeColor="text1"/>
          <w:sz w:val="24"/>
          <w:szCs w:val="24"/>
        </w:rPr>
        <w:t xml:space="preserve">(Minae, Baker </w:t>
      </w:r>
      <w:r w:rsidR="00A77528" w:rsidRPr="00927C75">
        <w:rPr>
          <w:rFonts w:ascii="Times New Roman" w:hAnsi="Times New Roman" w:cs="Times New Roman"/>
          <w:noProof/>
          <w:color w:val="000000" w:themeColor="text1"/>
          <w:sz w:val="24"/>
          <w:szCs w:val="24"/>
        </w:rPr>
        <w:t>and</w:t>
      </w:r>
      <w:r w:rsidR="00A77528" w:rsidRPr="00875687">
        <w:rPr>
          <w:rFonts w:ascii="Times New Roman" w:hAnsi="Times New Roman" w:cs="Times New Roman"/>
          <w:noProof/>
          <w:color w:val="000000" w:themeColor="text1"/>
          <w:sz w:val="24"/>
          <w:szCs w:val="24"/>
        </w:rPr>
        <w:t xml:space="preserve"> Dixon; Tham-Agyekum; Giordano et al.)</w:t>
      </w:r>
      <w:r w:rsidRPr="4881F02C">
        <w:fldChar w:fldCharType="end"/>
      </w:r>
      <w:r w:rsidRPr="00875687">
        <w:rPr>
          <w:rFonts w:ascii="Times New Roman" w:hAnsi="Times New Roman" w:cs="Times New Roman"/>
          <w:noProof/>
          <w:color w:val="000000" w:themeColor="text1"/>
          <w:sz w:val="24"/>
          <w:szCs w:val="24"/>
        </w:rPr>
        <w:t>.</w:t>
      </w:r>
      <w:r w:rsidRPr="00875687">
        <w:rPr>
          <w:rFonts w:ascii="Times New Roman" w:hAnsi="Times New Roman" w:cs="Times New Roman"/>
          <w:color w:val="000000" w:themeColor="text1"/>
          <w:sz w:val="24"/>
          <w:szCs w:val="24"/>
        </w:rPr>
        <w:t xml:space="preserve"> To address this problem and to overcome these challenges, </w:t>
      </w:r>
      <w:r w:rsidRPr="00875687">
        <w:rPr>
          <w:rFonts w:ascii="Times New Roman" w:hAnsi="Times New Roman" w:cs="Times New Roman"/>
          <w:sz w:val="24"/>
          <w:szCs w:val="24"/>
        </w:rPr>
        <w:t>the authors have in</w:t>
      </w:r>
      <w:r w:rsidR="00B14CB7" w:rsidRPr="00875687">
        <w:rPr>
          <w:rFonts w:ascii="Times New Roman" w:hAnsi="Times New Roman" w:cs="Times New Roman"/>
          <w:sz w:val="24"/>
          <w:szCs w:val="24"/>
        </w:rPr>
        <w:t xml:space="preserve">troduced the </w:t>
      </w:r>
      <w:proofErr w:type="spellStart"/>
      <w:r w:rsidR="00B14CB7" w:rsidRPr="00875687">
        <w:rPr>
          <w:rFonts w:ascii="Times New Roman" w:hAnsi="Times New Roman" w:cs="Times New Roman"/>
          <w:sz w:val="24"/>
          <w:szCs w:val="24"/>
        </w:rPr>
        <w:t>SmartFarm</w:t>
      </w:r>
      <w:proofErr w:type="spellEnd"/>
      <w:r w:rsidR="00B14CB7" w:rsidRPr="00875687">
        <w:rPr>
          <w:rFonts w:ascii="Times New Roman" w:hAnsi="Times New Roman" w:cs="Times New Roman"/>
          <w:sz w:val="24"/>
          <w:szCs w:val="24"/>
        </w:rPr>
        <w:t xml:space="preserve"> platform</w:t>
      </w:r>
      <w:r w:rsidR="005F7257" w:rsidRPr="00875687">
        <w:rPr>
          <w:rFonts w:ascii="Times New Roman" w:hAnsi="Times New Roman" w:cs="Times New Roman"/>
          <w:sz w:val="24"/>
          <w:szCs w:val="24"/>
        </w:rPr>
        <w:t xml:space="preserve"> </w:t>
      </w:r>
      <w:r w:rsidR="005F7257" w:rsidRPr="4881F02C">
        <w:fldChar w:fldCharType="begin"/>
      </w:r>
      <w:r w:rsidR="00123781" w:rsidRPr="00875687">
        <w:rPr>
          <w:rFonts w:ascii="Times New Roman" w:hAnsi="Times New Roman" w:cs="Times New Roman"/>
          <w:sz w:val="24"/>
          <w:szCs w:val="24"/>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005F7257" w:rsidRPr="4881F02C">
        <w:rPr>
          <w:rFonts w:ascii="Times New Roman" w:hAnsi="Times New Roman" w:cs="Times New Roman"/>
          <w:sz w:val="24"/>
          <w:szCs w:val="24"/>
        </w:rPr>
        <w:fldChar w:fldCharType="separate"/>
      </w:r>
      <w:r w:rsidR="005F7257" w:rsidRPr="00875687">
        <w:rPr>
          <w:rFonts w:ascii="Times New Roman" w:hAnsi="Times New Roman" w:cs="Times New Roman"/>
          <w:noProof/>
          <w:sz w:val="24"/>
          <w:szCs w:val="24"/>
        </w:rPr>
        <w:t>(Krintz et al.)</w:t>
      </w:r>
      <w:r w:rsidR="005F7257" w:rsidRPr="4881F02C">
        <w:fldChar w:fldCharType="end"/>
      </w:r>
      <w:r w:rsidR="00B14CB7" w:rsidRPr="00875687">
        <w:rPr>
          <w:rFonts w:ascii="Times New Roman" w:hAnsi="Times New Roman" w:cs="Times New Roman"/>
          <w:sz w:val="24"/>
          <w:szCs w:val="24"/>
        </w:rPr>
        <w:t xml:space="preserve"> </w:t>
      </w:r>
      <w:r w:rsidRPr="00875687">
        <w:rPr>
          <w:rFonts w:ascii="Times New Roman" w:hAnsi="Times New Roman" w:cs="Times New Roman"/>
          <w:sz w:val="24"/>
          <w:szCs w:val="24"/>
        </w:rPr>
        <w:t xml:space="preserve">which integrates agricultural sensor technologies into an on-farm, private cloud software infrastructure which gives farmers a secure, easy-to-use </w:t>
      </w:r>
      <w:r w:rsidR="00596906" w:rsidRPr="00875687">
        <w:rPr>
          <w:rFonts w:ascii="Times New Roman" w:hAnsi="Times New Roman" w:cs="Times New Roman"/>
          <w:sz w:val="24"/>
          <w:szCs w:val="24"/>
        </w:rPr>
        <w:t>data analysis and decision support system</w:t>
      </w:r>
      <w:r w:rsidRPr="00875687">
        <w:rPr>
          <w:rFonts w:ascii="Times New Roman" w:hAnsi="Times New Roman" w:cs="Times New Roman"/>
          <w:sz w:val="24"/>
          <w:szCs w:val="24"/>
        </w:rPr>
        <w:t>. It also provides an interface which custom analytics apps can be plugged into, and ensures that all private data</w:t>
      </w:r>
      <w:r w:rsidR="005F7257" w:rsidRPr="00875687">
        <w:rPr>
          <w:rFonts w:ascii="Times New Roman" w:hAnsi="Times New Roman" w:cs="Times New Roman"/>
          <w:sz w:val="24"/>
          <w:szCs w:val="24"/>
        </w:rPr>
        <w:t xml:space="preserve"> remain under growers’ control </w:t>
      </w:r>
      <w:r w:rsidR="005F7257" w:rsidRPr="4881F02C">
        <w:fldChar w:fldCharType="begin"/>
      </w:r>
      <w:r w:rsidR="00123781" w:rsidRPr="00875687">
        <w:rPr>
          <w:rFonts w:ascii="Times New Roman" w:hAnsi="Times New Roman" w:cs="Times New Roman"/>
          <w:sz w:val="24"/>
          <w:szCs w:val="24"/>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005F7257" w:rsidRPr="4881F02C">
        <w:rPr>
          <w:rFonts w:ascii="Times New Roman" w:hAnsi="Times New Roman" w:cs="Times New Roman"/>
          <w:sz w:val="24"/>
          <w:szCs w:val="24"/>
        </w:rPr>
        <w:fldChar w:fldCharType="separate"/>
      </w:r>
      <w:r w:rsidR="005F7257" w:rsidRPr="00875687">
        <w:rPr>
          <w:rFonts w:ascii="Times New Roman" w:hAnsi="Times New Roman" w:cs="Times New Roman"/>
          <w:noProof/>
          <w:sz w:val="24"/>
          <w:szCs w:val="24"/>
        </w:rPr>
        <w:t>(Krintz et al.)</w:t>
      </w:r>
      <w:r w:rsidR="005F7257" w:rsidRPr="4881F02C">
        <w:fldChar w:fldCharType="end"/>
      </w:r>
      <w:r w:rsidRPr="00875687">
        <w:rPr>
          <w:rFonts w:ascii="Times New Roman" w:hAnsi="Times New Roman" w:cs="Times New Roman"/>
          <w:sz w:val="24"/>
          <w:szCs w:val="24"/>
        </w:rPr>
        <w:t xml:space="preserve">. The </w:t>
      </w:r>
      <w:r w:rsidR="0074510D" w:rsidRPr="00875687">
        <w:rPr>
          <w:rFonts w:ascii="Times New Roman" w:hAnsi="Times New Roman" w:cs="Times New Roman"/>
          <w:sz w:val="24"/>
          <w:szCs w:val="24"/>
        </w:rPr>
        <w:t>schematic</w:t>
      </w:r>
      <w:r w:rsidRPr="00875687">
        <w:rPr>
          <w:rFonts w:ascii="Times New Roman" w:hAnsi="Times New Roman" w:cs="Times New Roman"/>
          <w:sz w:val="24"/>
          <w:szCs w:val="24"/>
        </w:rPr>
        <w:t xml:space="preserve"> diagram of the </w:t>
      </w:r>
      <w:proofErr w:type="spellStart"/>
      <w:r w:rsidRPr="00875687">
        <w:rPr>
          <w:rFonts w:ascii="Times New Roman" w:hAnsi="Times New Roman" w:cs="Times New Roman"/>
          <w:sz w:val="24"/>
          <w:szCs w:val="24"/>
        </w:rPr>
        <w:t>SmartFarm</w:t>
      </w:r>
      <w:proofErr w:type="spellEnd"/>
      <w:r w:rsidRPr="00875687">
        <w:rPr>
          <w:rFonts w:ascii="Times New Roman" w:hAnsi="Times New Roman" w:cs="Times New Roman"/>
          <w:sz w:val="24"/>
          <w:szCs w:val="24"/>
        </w:rPr>
        <w:t xml:space="preserve"> system </w:t>
      </w:r>
      <w:r w:rsidRPr="00927C75">
        <w:rPr>
          <w:rFonts w:ascii="Times New Roman" w:hAnsi="Times New Roman" w:cs="Times New Roman"/>
          <w:noProof/>
          <w:sz w:val="24"/>
          <w:szCs w:val="24"/>
        </w:rPr>
        <w:t>is shown</w:t>
      </w:r>
      <w:r w:rsidRPr="00875687">
        <w:rPr>
          <w:rFonts w:ascii="Times New Roman" w:hAnsi="Times New Roman" w:cs="Times New Roman"/>
          <w:sz w:val="24"/>
          <w:szCs w:val="24"/>
        </w:rPr>
        <w:t xml:space="preserve"> in Fig</w:t>
      </w:r>
      <w:r w:rsidR="0020063B" w:rsidRPr="00875687">
        <w:rPr>
          <w:rFonts w:ascii="Times New Roman" w:hAnsi="Times New Roman" w:cs="Times New Roman"/>
          <w:sz w:val="24"/>
          <w:szCs w:val="24"/>
        </w:rPr>
        <w:t>.</w:t>
      </w:r>
      <w:r w:rsidRPr="00875687">
        <w:rPr>
          <w:rFonts w:ascii="Times New Roman" w:hAnsi="Times New Roman" w:cs="Times New Roman"/>
          <w:sz w:val="24"/>
          <w:szCs w:val="24"/>
        </w:rPr>
        <w:t xml:space="preserve"> 1. </w:t>
      </w:r>
      <w:r w:rsidR="0006151C" w:rsidRPr="00927C75">
        <w:rPr>
          <w:rFonts w:ascii="Times New Roman" w:hAnsi="Times New Roman" w:cs="Times New Roman"/>
          <w:noProof/>
          <w:sz w:val="24"/>
          <w:szCs w:val="24"/>
        </w:rPr>
        <w:t>To collect re</w:t>
      </w:r>
      <w:r w:rsidR="00161620" w:rsidRPr="00927C75">
        <w:rPr>
          <w:rFonts w:ascii="Times New Roman" w:hAnsi="Times New Roman" w:cs="Times New Roman"/>
          <w:noProof/>
          <w:sz w:val="24"/>
          <w:szCs w:val="24"/>
        </w:rPr>
        <w:t>liable farm sensor data for the SmartFarm data analysis and decision support system</w:t>
      </w:r>
      <w:r w:rsidR="00161620" w:rsidRPr="00875687">
        <w:rPr>
          <w:rFonts w:ascii="Times New Roman" w:hAnsi="Times New Roman" w:cs="Times New Roman"/>
          <w:sz w:val="24"/>
          <w:szCs w:val="24"/>
        </w:rPr>
        <w:t>, a versatile and rugged DAQ system is needed.</w:t>
      </w:r>
    </w:p>
    <w:p w14:paraId="75CD5CA7" w14:textId="77777777" w:rsidR="001F3307" w:rsidRPr="00875687" w:rsidRDefault="001F3307"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5CEEBC9D" wp14:editId="6CD03696">
            <wp:extent cx="4307037" cy="28645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2595" t="2183" r="1877" b="1598"/>
                    <a:stretch/>
                  </pic:blipFill>
                  <pic:spPr bwMode="auto">
                    <a:xfrm>
                      <a:off x="0" y="0"/>
                      <a:ext cx="4325104" cy="2876558"/>
                    </a:xfrm>
                    <a:prstGeom prst="rect">
                      <a:avLst/>
                    </a:prstGeom>
                    <a:ln>
                      <a:noFill/>
                    </a:ln>
                    <a:extLst>
                      <a:ext uri="{53640926-AAD7-44D8-BBD7-CCE9431645EC}">
                        <a14:shadowObscured xmlns:a14="http://schemas.microsoft.com/office/drawing/2010/main"/>
                      </a:ext>
                    </a:extLst>
                  </pic:spPr>
                </pic:pic>
              </a:graphicData>
            </a:graphic>
          </wp:inline>
        </w:drawing>
      </w:r>
    </w:p>
    <w:p w14:paraId="626878CA" w14:textId="05D01FB1" w:rsidR="001F3307" w:rsidRPr="00875687" w:rsidRDefault="001F3307" w:rsidP="00134F1D">
      <w:pPr>
        <w:pStyle w:val="NormalWeb"/>
        <w:spacing w:before="0" w:beforeAutospacing="0" w:after="0" w:afterAutospacing="0" w:line="480" w:lineRule="auto"/>
        <w:jc w:val="center"/>
        <w:rPr>
          <w:color w:val="000000" w:themeColor="text1"/>
          <w:sz w:val="20"/>
          <w:szCs w:val="20"/>
        </w:rPr>
        <w:sectPr w:rsidR="001F3307" w:rsidRPr="00875687" w:rsidSect="00134F1D">
          <w:footerReference w:type="default" r:id="rId9"/>
          <w:type w:val="continuous"/>
          <w:pgSz w:w="12240" w:h="15840"/>
          <w:pgMar w:top="1440" w:right="1440" w:bottom="1440" w:left="1440" w:header="720" w:footer="720" w:gutter="0"/>
          <w:lnNumType w:countBy="1" w:restart="continuous"/>
          <w:cols w:space="720"/>
          <w:docGrid w:linePitch="360"/>
        </w:sectPr>
      </w:pPr>
      <w:r w:rsidRPr="4881F02C">
        <w:rPr>
          <w:noProof/>
          <w:color w:val="000000"/>
          <w:sz w:val="20"/>
          <w:szCs w:val="20"/>
        </w:rPr>
        <w:t>Fig. 1.</w:t>
      </w:r>
      <w:r w:rsidRPr="4881F02C">
        <w:rPr>
          <w:color w:val="000000"/>
          <w:sz w:val="20"/>
          <w:szCs w:val="20"/>
        </w:rPr>
        <w:t xml:space="preserve"> Schematic diagram of the </w:t>
      </w:r>
      <w:proofErr w:type="spellStart"/>
      <w:r w:rsidRPr="4881F02C">
        <w:rPr>
          <w:color w:val="000000"/>
          <w:sz w:val="20"/>
          <w:szCs w:val="20"/>
        </w:rPr>
        <w:t>SmartFarm</w:t>
      </w:r>
      <w:proofErr w:type="spellEnd"/>
      <w:r w:rsidRPr="4881F02C">
        <w:rPr>
          <w:color w:val="000000"/>
          <w:sz w:val="20"/>
          <w:szCs w:val="20"/>
        </w:rPr>
        <w:t xml:space="preserve"> platform </w:t>
      </w:r>
      <w:r w:rsidRPr="4881F02C">
        <w:fldChar w:fldCharType="begin"/>
      </w:r>
      <w:r w:rsidR="00123781" w:rsidRPr="00875687">
        <w:rPr>
          <w:color w:val="000000"/>
          <w:sz w:val="20"/>
        </w:rPr>
        <w:instrText xml:space="preserve"> ADDIN EN.CITE &lt;EndNote&gt;&lt;Cite&gt;&lt;Author&gt;Krintz&lt;/Author&gt;&lt;Year&gt;2016&lt;/Year&gt;&lt;RecNum&gt;6&lt;/RecNum&gt;&lt;IDText&gt;SmartFarm: Improving agriculture sustainability using modern information technology&lt;/IDText&gt;&lt;DisplayText&gt;(Krintz et al.)&lt;/DisplayText&gt;&lt;record&gt;&lt;rec-number&gt;6&lt;/rec-number&gt;&lt;foreign-keys&gt;&lt;key app="EN" db-id="rrpxa2sraev2z0erspvxwe5dzrvspztddvwv" timestamp="1515133258"&gt;6&lt;/key&gt;&lt;/foreign-keys&gt;&lt;ref-type name="Conference Proceedings"&gt;10&lt;/ref-type&gt;&lt;contributors&gt;&lt;authors&gt;&lt;author&gt;Krintz, Chandra&lt;/author&gt;&lt;author&gt;Wolski, Rich&lt;/author&gt;&lt;author&gt;Golubovic, Nevena&lt;/author&gt;&lt;author&gt;Lampel, Benji&lt;/author&gt;&lt;author&gt;Kulkarni, Varun&lt;/author&gt;&lt;author&gt;Roberts, Bruce&lt;/author&gt;&lt;author&gt;Liu, Bo&lt;/author&gt;&lt;/authors&gt;&lt;/contributors&gt;&lt;titles&gt;&lt;title&gt;SmartFarm: Improving agriculture sustainability using modern information technology&lt;/title&gt;&lt;secondary-title&gt;KDD Workshop on Data Science for Food, Energy, and Water&lt;/secondary-title&gt;&lt;/titles&gt;&lt;dates&gt;&lt;year&gt;2016&lt;/year&gt;&lt;/dates&gt;&lt;urls&gt;&lt;/urls&gt;&lt;/record&gt;&lt;/Cite&gt;&lt;/EndNote&gt;</w:instrText>
      </w:r>
      <w:r w:rsidRPr="4881F02C">
        <w:rPr>
          <w:color w:val="000000"/>
          <w:sz w:val="20"/>
        </w:rPr>
        <w:fldChar w:fldCharType="separate"/>
      </w:r>
      <w:r w:rsidRPr="4881F02C">
        <w:rPr>
          <w:noProof/>
          <w:color w:val="000000"/>
          <w:sz w:val="20"/>
          <w:szCs w:val="20"/>
        </w:rPr>
        <w:t>(Krintz et al.)</w:t>
      </w:r>
      <w:r w:rsidRPr="4881F02C">
        <w:fldChar w:fldCharType="end"/>
      </w:r>
    </w:p>
    <w:p w14:paraId="7F206DBE" w14:textId="2C3701C7" w:rsidR="00B05697" w:rsidRPr="00875687" w:rsidRDefault="00B05697" w:rsidP="00134F1D">
      <w:pPr>
        <w:keepNext/>
        <w:spacing w:after="0" w:line="480" w:lineRule="auto"/>
        <w:jc w:val="both"/>
        <w:rPr>
          <w:rFonts w:ascii="Times New Roman" w:hAnsi="Times New Roman" w:cs="Times New Roman"/>
          <w:sz w:val="24"/>
          <w:szCs w:val="24"/>
        </w:rPr>
      </w:pPr>
      <w:r w:rsidRPr="00927C75">
        <w:rPr>
          <w:rFonts w:ascii="Times New Roman" w:hAnsi="Times New Roman" w:cs="Times New Roman"/>
          <w:noProof/>
          <w:sz w:val="24"/>
          <w:szCs w:val="24"/>
        </w:rPr>
        <w:t xml:space="preserve">There are many different data acquisition technologies and systems that </w:t>
      </w:r>
      <w:r w:rsidR="00161620" w:rsidRPr="00927C75">
        <w:rPr>
          <w:rFonts w:ascii="Times New Roman" w:hAnsi="Times New Roman" w:cs="Times New Roman"/>
          <w:noProof/>
          <w:sz w:val="24"/>
          <w:szCs w:val="24"/>
        </w:rPr>
        <w:t>have</w:t>
      </w:r>
      <w:r w:rsidR="00161620" w:rsidRPr="004A16C1">
        <w:rPr>
          <w:rFonts w:ascii="Times New Roman" w:hAnsi="Times New Roman" w:cs="Times New Roman"/>
          <w:sz w:val="24"/>
          <w:szCs w:val="24"/>
        </w:rPr>
        <w:t xml:space="preserve"> </w:t>
      </w:r>
      <w:r w:rsidR="00161620" w:rsidRPr="00927C75">
        <w:rPr>
          <w:rFonts w:ascii="Times New Roman" w:hAnsi="Times New Roman" w:cs="Times New Roman"/>
          <w:noProof/>
          <w:sz w:val="24"/>
          <w:szCs w:val="24"/>
        </w:rPr>
        <w:t xml:space="preserve">been </w:t>
      </w:r>
      <w:r w:rsidRPr="00927C75">
        <w:rPr>
          <w:rFonts w:ascii="Times New Roman" w:hAnsi="Times New Roman" w:cs="Times New Roman"/>
          <w:noProof/>
          <w:sz w:val="24"/>
          <w:szCs w:val="24"/>
        </w:rPr>
        <w:t>developed</w:t>
      </w:r>
      <w:r w:rsidRPr="004A16C1">
        <w:rPr>
          <w:rFonts w:ascii="Times New Roman" w:hAnsi="Times New Roman" w:cs="Times New Roman"/>
          <w:sz w:val="24"/>
          <w:szCs w:val="24"/>
        </w:rPr>
        <w:t xml:space="preserve"> for agriculture. </w:t>
      </w:r>
      <w:r w:rsidR="00BD6892" w:rsidRPr="004A16C1">
        <w:fldChar w:fldCharType="begin"/>
      </w:r>
      <w:r w:rsidR="00BD6892" w:rsidRPr="004A16C1">
        <w:rPr>
          <w:rFonts w:ascii="Times New Roman" w:hAnsi="Times New Roman" w:cs="Times New Roman"/>
          <w:sz w:val="24"/>
          <w:szCs w:val="24"/>
        </w:rPr>
        <w:instrText xml:space="preserve"> AUTHOR  "Amiama et al. (2008)" </w:instrText>
      </w:r>
      <w:r w:rsidR="00BD6892" w:rsidRPr="004A16C1">
        <w:rPr>
          <w:rFonts w:ascii="Times New Roman" w:hAnsi="Times New Roman" w:cs="Times New Roman"/>
          <w:sz w:val="24"/>
          <w:szCs w:val="24"/>
        </w:rPr>
        <w:fldChar w:fldCharType="separate"/>
      </w:r>
      <w:r w:rsidR="00BD6892" w:rsidRPr="004A16C1">
        <w:rPr>
          <w:rFonts w:ascii="Times New Roman" w:hAnsi="Times New Roman" w:cs="Times New Roman"/>
          <w:noProof/>
          <w:sz w:val="24"/>
          <w:szCs w:val="24"/>
        </w:rPr>
        <w:t>Amiama et al. (2008)</w:t>
      </w:r>
      <w:r w:rsidR="00BD6892" w:rsidRPr="004A16C1">
        <w:fldChar w:fldCharType="end"/>
      </w:r>
      <w:r w:rsidR="00B97529" w:rsidRPr="004A16C1">
        <w:rPr>
          <w:rFonts w:ascii="Times New Roman" w:hAnsi="Times New Roman" w:cs="Times New Roman"/>
          <w:sz w:val="24"/>
          <w:szCs w:val="24"/>
        </w:rPr>
        <w:t xml:space="preserve"> </w:t>
      </w:r>
      <w:r w:rsidR="00EC2DE5" w:rsidRPr="004A16C1">
        <w:rPr>
          <w:rFonts w:ascii="Times New Roman" w:hAnsi="Times New Roman" w:cs="Times New Roman"/>
          <w:sz w:val="24"/>
          <w:szCs w:val="24"/>
        </w:rPr>
        <w:t xml:space="preserve">introduced a data acquisition system with positioning sensing and a communication module on a harvester. The data could be transferred manually from the mobile equipment to the </w:t>
      </w:r>
      <w:r w:rsidR="00EC2DE5" w:rsidRPr="004A16C1">
        <w:rPr>
          <w:rFonts w:ascii="Times New Roman" w:hAnsi="Times New Roman" w:cs="Times New Roman"/>
          <w:noProof/>
          <w:sz w:val="24"/>
          <w:szCs w:val="24"/>
        </w:rPr>
        <w:t>cooperative's</w:t>
      </w:r>
      <w:r w:rsidR="00EC2DE5" w:rsidRPr="004A16C1">
        <w:rPr>
          <w:rFonts w:ascii="Times New Roman" w:hAnsi="Times New Roman" w:cs="Times New Roman"/>
          <w:sz w:val="24"/>
          <w:szCs w:val="24"/>
        </w:rPr>
        <w:t xml:space="preserve"> control center</w:t>
      </w:r>
      <w:r w:rsidR="00BF2569" w:rsidRPr="004A16C1">
        <w:rPr>
          <w:rFonts w:ascii="Times New Roman" w:hAnsi="Times New Roman" w:cs="Times New Roman"/>
          <w:sz w:val="24"/>
          <w:szCs w:val="24"/>
        </w:rPr>
        <w:t xml:space="preserve"> </w:t>
      </w:r>
      <w:r w:rsidR="00EC2DE5" w:rsidRPr="004A16C1">
        <w:rPr>
          <w:rFonts w:ascii="Times New Roman" w:hAnsi="Times New Roman" w:cs="Times New Roman"/>
          <w:sz w:val="24"/>
          <w:szCs w:val="24"/>
        </w:rPr>
        <w:t>by short message service.</w:t>
      </w:r>
      <w:r w:rsidR="001E4C1C" w:rsidRPr="004A16C1">
        <w:rPr>
          <w:rFonts w:ascii="Times New Roman" w:hAnsi="Times New Roman" w:cs="Times New Roman"/>
          <w:sz w:val="24"/>
          <w:szCs w:val="24"/>
        </w:rPr>
        <w:t xml:space="preserve"> </w:t>
      </w:r>
      <w:r w:rsidR="00826EC4" w:rsidRPr="004A16C1">
        <w:fldChar w:fldCharType="begin"/>
      </w:r>
      <w:r w:rsidR="00826EC4" w:rsidRPr="004A16C1">
        <w:rPr>
          <w:rFonts w:ascii="Times New Roman" w:hAnsi="Times New Roman" w:cs="Times New Roman"/>
          <w:sz w:val="24"/>
          <w:szCs w:val="24"/>
        </w:rPr>
        <w:instrText xml:space="preserve"> AUTHOR  "Nkom and Musa (2009)" </w:instrText>
      </w:r>
      <w:r w:rsidR="00826EC4" w:rsidRPr="004A16C1">
        <w:rPr>
          <w:rFonts w:ascii="Times New Roman" w:hAnsi="Times New Roman" w:cs="Times New Roman"/>
          <w:sz w:val="24"/>
          <w:szCs w:val="24"/>
        </w:rPr>
        <w:fldChar w:fldCharType="separate"/>
      </w:r>
      <w:r w:rsidR="00826EC4" w:rsidRPr="004A16C1">
        <w:rPr>
          <w:rFonts w:ascii="Times New Roman" w:hAnsi="Times New Roman" w:cs="Times New Roman"/>
          <w:noProof/>
          <w:sz w:val="24"/>
          <w:szCs w:val="24"/>
        </w:rPr>
        <w:t>Nkom and Musa (2009)</w:t>
      </w:r>
      <w:r w:rsidR="00826EC4" w:rsidRPr="004A16C1">
        <w:fldChar w:fldCharType="end"/>
      </w:r>
      <w:r w:rsidR="00B97529" w:rsidRPr="004A16C1">
        <w:rPr>
          <w:rFonts w:ascii="Times New Roman" w:hAnsi="Times New Roman" w:cs="Times New Roman"/>
          <w:sz w:val="24"/>
          <w:szCs w:val="24"/>
        </w:rPr>
        <w:t xml:space="preserve"> </w:t>
      </w:r>
      <w:r w:rsidR="001E4C1C" w:rsidRPr="004A16C1">
        <w:rPr>
          <w:rFonts w:ascii="Times New Roman" w:hAnsi="Times New Roman" w:cs="Times New Roman"/>
          <w:sz w:val="24"/>
          <w:szCs w:val="24"/>
        </w:rPr>
        <w:t xml:space="preserve">designed a PIC 16F628A </w:t>
      </w:r>
      <w:r w:rsidR="001E4C1C" w:rsidRPr="004A16C1">
        <w:rPr>
          <w:rFonts w:ascii="Times New Roman" w:hAnsi="Times New Roman" w:cs="Times New Roman"/>
          <w:noProof/>
          <w:sz w:val="24"/>
          <w:szCs w:val="24"/>
        </w:rPr>
        <w:t>microcontroller-based</w:t>
      </w:r>
      <w:r w:rsidR="001E4C1C" w:rsidRPr="004A16C1">
        <w:rPr>
          <w:rFonts w:ascii="Times New Roman" w:hAnsi="Times New Roman" w:cs="Times New Roman"/>
          <w:sz w:val="24"/>
          <w:szCs w:val="24"/>
        </w:rPr>
        <w:t xml:space="preserve"> digital data logger which can sense TTL </w:t>
      </w:r>
      <w:r w:rsidR="001E4C1C" w:rsidRPr="004A16C1">
        <w:rPr>
          <w:rFonts w:ascii="Times New Roman" w:hAnsi="Times New Roman" w:cs="Times New Roman"/>
          <w:sz w:val="24"/>
          <w:szCs w:val="24"/>
        </w:rPr>
        <w:lastRenderedPageBreak/>
        <w:t>logic level transitions on a designated data logging input and attach a time stamp to the measured signal.</w:t>
      </w:r>
      <w:r w:rsidR="001F3307" w:rsidRPr="004A16C1">
        <w:rPr>
          <w:rFonts w:ascii="Times New Roman" w:hAnsi="Times New Roman" w:cs="Times New Roman"/>
          <w:sz w:val="24"/>
          <w:szCs w:val="24"/>
        </w:rPr>
        <w:t xml:space="preserve"> </w:t>
      </w:r>
      <w:r w:rsidR="00826EC4" w:rsidRPr="004A16C1">
        <w:fldChar w:fldCharType="begin"/>
      </w:r>
      <w:r w:rsidR="00826EC4" w:rsidRPr="004A16C1">
        <w:rPr>
          <w:rFonts w:ascii="Times New Roman" w:hAnsi="Times New Roman" w:cs="Times New Roman"/>
          <w:sz w:val="24"/>
          <w:szCs w:val="24"/>
        </w:rPr>
        <w:instrText xml:space="preserve"> AUTHOR  "Watthanawisuth et al. (2009)" </w:instrText>
      </w:r>
      <w:r w:rsidR="00826EC4" w:rsidRPr="004A16C1">
        <w:rPr>
          <w:rFonts w:ascii="Times New Roman" w:hAnsi="Times New Roman" w:cs="Times New Roman"/>
          <w:sz w:val="24"/>
          <w:szCs w:val="24"/>
        </w:rPr>
        <w:fldChar w:fldCharType="separate"/>
      </w:r>
      <w:r w:rsidR="00826EC4" w:rsidRPr="004A16C1">
        <w:rPr>
          <w:rFonts w:ascii="Times New Roman" w:hAnsi="Times New Roman" w:cs="Times New Roman"/>
          <w:noProof/>
          <w:sz w:val="24"/>
          <w:szCs w:val="24"/>
        </w:rPr>
        <w:t>Watthanawisuth et al. (2009)</w:t>
      </w:r>
      <w:r w:rsidR="00826EC4" w:rsidRPr="004A16C1">
        <w:fldChar w:fldCharType="end"/>
      </w:r>
      <w:r w:rsidR="004C2339" w:rsidRPr="004A16C1">
        <w:rPr>
          <w:rFonts w:ascii="Times New Roman" w:hAnsi="Times New Roman" w:cs="Times New Roman"/>
          <w:sz w:val="24"/>
          <w:szCs w:val="24"/>
        </w:rPr>
        <w:t xml:space="preserve"> implemented micro-climate real-time monitoring based on ZigBee wireless sensor network</w:t>
      </w:r>
      <w:r w:rsidR="004A16C1" w:rsidRPr="004A16C1">
        <w:rPr>
          <w:rFonts w:ascii="Times New Roman" w:hAnsi="Times New Roman" w:cs="Times New Roman"/>
          <w:sz w:val="24"/>
          <w:szCs w:val="24"/>
        </w:rPr>
        <w:t xml:space="preserve"> </w:t>
      </w:r>
      <w:r w:rsidR="004A16C1" w:rsidRPr="00927C75">
        <w:rPr>
          <w:rFonts w:ascii="Times New Roman" w:hAnsi="Times New Roman" w:cs="Times New Roman"/>
          <w:noProof/>
          <w:sz w:val="24"/>
          <w:szCs w:val="24"/>
        </w:rPr>
        <w:t>and</w:t>
      </w:r>
      <w:r w:rsidR="004A16C1">
        <w:rPr>
          <w:rFonts w:ascii="Times New Roman" w:hAnsi="Times New Roman" w:cs="Times New Roman"/>
          <w:sz w:val="24"/>
          <w:szCs w:val="24"/>
        </w:rPr>
        <w:t xml:space="preserve"> the</w:t>
      </w:r>
      <w:r w:rsidR="004C2339" w:rsidRPr="02076CFC">
        <w:rPr>
          <w:rFonts w:ascii="Times New Roman" w:hAnsi="Times New Roman" w:cs="Times New Roman"/>
          <w:color w:val="FF0000"/>
          <w:sz w:val="24"/>
          <w:szCs w:val="24"/>
        </w:rPr>
        <w:t xml:space="preserve"> </w:t>
      </w:r>
      <w:r w:rsidR="004C2339" w:rsidRPr="004A16C1">
        <w:rPr>
          <w:rFonts w:ascii="Times New Roman" w:hAnsi="Times New Roman" w:cs="Times New Roman"/>
          <w:color w:val="000000" w:themeColor="text1"/>
          <w:sz w:val="24"/>
          <w:szCs w:val="24"/>
        </w:rPr>
        <w:t xml:space="preserve">system was installed and tested in a vineyard. We have examined the stability and durability of the devices and system for 12 months. </w:t>
      </w:r>
      <w:r w:rsidR="004C2339" w:rsidRPr="00875687">
        <w:rPr>
          <w:rFonts w:ascii="Times New Roman" w:hAnsi="Times New Roman" w:cs="Times New Roman"/>
          <w:sz w:val="24"/>
          <w:szCs w:val="24"/>
        </w:rPr>
        <w:t xml:space="preserve">The microclimate data was transmitted wirelessly and stored in PC for further analysis by the farmers. </w:t>
      </w:r>
      <w:r w:rsidR="001F3307" w:rsidRPr="00875687">
        <w:rPr>
          <w:rFonts w:ascii="Times New Roman" w:hAnsi="Times New Roman" w:cs="Times New Roman"/>
          <w:noProof/>
          <w:sz w:val="24"/>
          <w:szCs w:val="24"/>
        </w:rPr>
        <w:t>In recent years, s</w:t>
      </w:r>
      <w:r w:rsidR="001E4C1C" w:rsidRPr="00875687">
        <w:rPr>
          <w:rFonts w:ascii="Times New Roman" w:hAnsi="Times New Roman" w:cs="Times New Roman"/>
          <w:noProof/>
          <w:sz w:val="24"/>
          <w:szCs w:val="24"/>
        </w:rPr>
        <w:t xml:space="preserve">ome researchers </w:t>
      </w:r>
      <w:r w:rsidR="001F3307" w:rsidRPr="00875687">
        <w:rPr>
          <w:rFonts w:ascii="Times New Roman" w:hAnsi="Times New Roman" w:cs="Times New Roman"/>
          <w:noProof/>
          <w:sz w:val="24"/>
          <w:szCs w:val="24"/>
        </w:rPr>
        <w:t>have</w:t>
      </w:r>
      <w:r w:rsidR="001E4C1C" w:rsidRPr="00875687">
        <w:rPr>
          <w:rFonts w:ascii="Times New Roman" w:hAnsi="Times New Roman" w:cs="Times New Roman"/>
          <w:noProof/>
          <w:sz w:val="24"/>
          <w:szCs w:val="24"/>
        </w:rPr>
        <w:t xml:space="preserve"> tried to</w:t>
      </w:r>
      <w:r w:rsidR="001E4C1C" w:rsidRPr="00875687">
        <w:rPr>
          <w:rFonts w:ascii="Times New Roman" w:hAnsi="Times New Roman" w:cs="Times New Roman"/>
          <w:sz w:val="24"/>
          <w:szCs w:val="24"/>
        </w:rPr>
        <w:t xml:space="preserve"> integrate open source, low-cost </w:t>
      </w:r>
      <w:r w:rsidR="001E4C1C" w:rsidRPr="00884DD4">
        <w:rPr>
          <w:rFonts w:ascii="Times New Roman" w:hAnsi="Times New Roman" w:cs="Times New Roman"/>
          <w:noProof/>
          <w:sz w:val="24"/>
          <w:szCs w:val="24"/>
        </w:rPr>
        <w:t>microcontroller</w:t>
      </w:r>
      <w:r w:rsidR="00884DD4">
        <w:rPr>
          <w:rFonts w:ascii="Times New Roman" w:hAnsi="Times New Roman" w:cs="Times New Roman"/>
          <w:noProof/>
          <w:sz w:val="24"/>
          <w:szCs w:val="24"/>
        </w:rPr>
        <w:t>-</w:t>
      </w:r>
      <w:r w:rsidR="001E4C1C" w:rsidRPr="00884DD4">
        <w:rPr>
          <w:rFonts w:ascii="Times New Roman" w:hAnsi="Times New Roman" w:cs="Times New Roman"/>
          <w:noProof/>
          <w:sz w:val="24"/>
          <w:szCs w:val="24"/>
        </w:rPr>
        <w:t>based</w:t>
      </w:r>
      <w:r w:rsidR="001E4C1C" w:rsidRPr="00875687">
        <w:rPr>
          <w:rFonts w:ascii="Times New Roman" w:hAnsi="Times New Roman" w:cs="Times New Roman"/>
          <w:sz w:val="24"/>
          <w:szCs w:val="24"/>
        </w:rPr>
        <w:t xml:space="preserve"> measurement systems </w:t>
      </w:r>
      <w:r w:rsidR="00884DD4">
        <w:rPr>
          <w:rFonts w:ascii="Times New Roman" w:hAnsi="Times New Roman" w:cs="Times New Roman"/>
          <w:noProof/>
          <w:sz w:val="24"/>
          <w:szCs w:val="24"/>
        </w:rPr>
        <w:t>for</w:t>
      </w:r>
      <w:r w:rsidR="001E4C1C" w:rsidRPr="00875687">
        <w:rPr>
          <w:rFonts w:ascii="Times New Roman" w:hAnsi="Times New Roman" w:cs="Times New Roman"/>
          <w:sz w:val="24"/>
          <w:szCs w:val="24"/>
        </w:rPr>
        <w:t xml:space="preserve"> environmental </w:t>
      </w:r>
      <w:r w:rsidR="001E4C1C" w:rsidRPr="0027380C">
        <w:rPr>
          <w:rFonts w:ascii="Times New Roman" w:hAnsi="Times New Roman" w:cs="Times New Roman"/>
          <w:color w:val="000000" w:themeColor="text1"/>
          <w:sz w:val="24"/>
          <w:szCs w:val="24"/>
        </w:rPr>
        <w:t>monitoring</w:t>
      </w:r>
      <w:r w:rsidR="001F3307" w:rsidRPr="00875687">
        <w:fldChar w:fldCharType="begin"/>
      </w:r>
      <w:r w:rsidR="00123781" w:rsidRPr="00875687">
        <w:rPr>
          <w:rFonts w:ascii="Times New Roman" w:hAnsi="Times New Roman" w:cs="Times New Roman"/>
          <w:sz w:val="24"/>
          <w:szCs w:val="24"/>
        </w:rPr>
        <w:instrText xml:space="preserve"> ADDIN EN.CITE &lt;EndNote&gt;&lt;Cite ExcludeAuth="1"&gt;&lt;Author&gt;Baker&lt;/Author&gt;&lt;Year&gt;2014&lt;/Year&gt;&lt;RecNum&gt;7&lt;/RecNum&gt;&lt;IDText&gt;Open source data logger for low-cost environmental monitoring&lt;/IDText&gt;&lt;record&gt;&lt;rec-number&gt;7&lt;/rec-number&gt;&lt;foreign-keys&gt;&lt;key app="EN" db-id="rrpxa2sraev2z0erspvxwe5dzrvspztddvwv" timestamp="1515133258"&gt;7&lt;/key&gt;&lt;/foreign-keys&gt;&lt;ref-type name="Journal Article"&gt;17&lt;/ref-type&gt;&lt;contributors&gt;&lt;authors&gt;&lt;author&gt;Baker, Mr Ed&lt;/author&gt;&lt;/authors&gt;&lt;/contributors&gt;&lt;titles&gt;&lt;title&gt;Open source data logger for low-cost environmental monitoring&lt;/title&gt;&lt;secondary-title&gt;Biodiversity data journal&lt;/secondary-title&gt;&lt;/titles&gt;&lt;periodical&gt;&lt;full-title&gt;Biodiversity data journal&lt;/full-title&gt;&lt;/periodical&gt;&lt;number&gt;2&lt;/number&gt;&lt;dates&gt;&lt;year&gt;2014&lt;/year&gt;&lt;/dates&gt;&lt;urls&gt;&lt;/urls&gt;&lt;/record&gt;&lt;/Cite&gt;&lt;Cite&gt;&lt;Author&gt;Baker&lt;/Author&gt;&lt;Year&gt;2014&lt;/Year&gt;&lt;RecNum&gt;7&lt;/RecNum&gt;&lt;IDText&gt;Open source data logger for low-cost environmental monitoring&lt;/IDText&gt;&lt;record&gt;&lt;rec-number&gt;7&lt;/rec-number&gt;&lt;foreign-keys&gt;&lt;key app="EN" db-id="rrpxa2sraev2z0erspvxwe5dzrvspztddvwv" timestamp="1515133258"&gt;7&lt;/key&gt;&lt;/foreign-keys&gt;&lt;ref-type name="Journal Article"&gt;17&lt;/ref-type&gt;&lt;contributors&gt;&lt;authors&gt;&lt;author&gt;Baker, Mr Ed&lt;/author&gt;&lt;/authors&gt;&lt;/contributors&gt;&lt;titles&gt;&lt;title&gt;Open source data logger for low-cost environmental monitoring&lt;/title&gt;&lt;secondary-title&gt;Biodiversity data journal&lt;/secondary-title&gt;&lt;/titles&gt;&lt;periodical&gt;&lt;full-title&gt;Biodiversity data journal&lt;/full-title&gt;&lt;/periodical&gt;&lt;number&gt;2&lt;/number&gt;&lt;dates&gt;&lt;year&gt;2014&lt;/year&gt;&lt;/dates&gt;&lt;urls&gt;&lt;/urls&gt;&lt;/record&gt;&lt;/Cite&gt;&lt;/EndNote&gt;</w:instrText>
      </w:r>
      <w:r w:rsidR="001F3307" w:rsidRPr="00875687">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w:t>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DDIN EN.CITE &lt;EndNote&gt;&lt;Cite ExcludeAuth="1"&gt;&lt;Author&gt;Baker&lt;/Author&gt;&lt;Year&gt;2014&lt;/Year&gt;&lt;IDText&gt;Open source data logger for low-cost environmental monitoring&lt;/IDText&gt;&lt;record&gt;&lt;titles&gt;&lt;title&gt;Open source data logger for low-cost environmental monitoring&lt;/title&gt;&lt;secondary-title&gt;Biodiversity data journal&lt;/secondary-title&gt;&lt;/titles&gt;&lt;number&gt;2&lt;/number&gt;&lt;contributors&gt;&lt;authors&gt;&lt;author&gt;Baker, Mr Ed&lt;/author&gt;&lt;/authors&gt;&lt;/contributors&gt;&lt;added-date format="utc"&gt;1502831468&lt;/added-date&gt;&lt;ref-type name="Journal Article"&gt;17&lt;/ref-type&gt;&lt;dates&gt;&lt;year&gt;2014&lt;/year&gt;&lt;/dates&gt;&lt;rec-number&gt;42&lt;/rec-number&gt;&lt;last-updated-date format="utc"&gt;1502831468&lt;/last-updated-date&gt;&lt;/record&gt;&lt;/Cite&gt;&lt;Cite&gt;&lt;Author&gt;Baker&lt;/Author&gt;&lt;Year&gt;2014&lt;/Year&gt;&lt;IDText&gt;Open source data logger for low-cost environmental monitoring&lt;/IDText&gt;&lt;record&gt;&lt;titles&gt;&lt;title&gt;Open source data logger for low-cost environmental monitoring&lt;/title&gt;&lt;secondary-title&gt;Biodiversity data journal&lt;/secondary-title&gt;&lt;/titles&gt;&lt;number&gt;2&lt;/number&gt;&lt;contributors&gt;&lt;authors&gt;&lt;author&gt;Baker, Mr Ed&lt;/author&gt;&lt;/authors&gt;&lt;/contributors&gt;&lt;added-date format="utc"&gt;1502831468&lt;/added-date&gt;&lt;ref-type name="Journal Article"&gt;17&lt;/ref-type&gt;&lt;dates&gt;&lt;year&gt;2014&lt;/year&gt;&lt;/dates&gt;&lt;rec-number&gt;42&lt;/rec-number&gt;&lt;last-updated-date format="utc"&gt;1502831468&lt;/last-updated-date&gt;&lt;/record&gt;&lt;/Cite&gt;&lt;/EndNote&gt;</w:instrTex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UTHOR  "Baker (2014)" </w:instrText>
      </w:r>
      <w:r w:rsidR="0027380C" w:rsidRPr="00587904">
        <w:rPr>
          <w:rFonts w:ascii="Times New Roman" w:hAnsi="Times New Roman" w:cs="Times New Roman"/>
          <w:sz w:val="24"/>
          <w:szCs w:val="24"/>
        </w:rPr>
        <w:fldChar w:fldCharType="separate"/>
      </w:r>
      <w:r w:rsidR="0027380C" w:rsidRPr="00587904">
        <w:rPr>
          <w:rFonts w:ascii="Times New Roman" w:hAnsi="Times New Roman" w:cs="Times New Roman"/>
          <w:noProof/>
          <w:sz w:val="24"/>
          <w:szCs w:val="24"/>
        </w:rPr>
        <w:t>Baker (2014)</w: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incorporated </w:t>
      </w:r>
      <w:r w:rsidR="0027380C" w:rsidRPr="00866F00">
        <w:rPr>
          <w:rFonts w:ascii="Times New Roman" w:hAnsi="Times New Roman" w:cs="Times New Roman"/>
          <w:noProof/>
          <w:sz w:val="24"/>
          <w:szCs w:val="24"/>
        </w:rPr>
        <w:t>real</w:t>
      </w:r>
      <w:r w:rsidR="00866F00">
        <w:rPr>
          <w:rFonts w:ascii="Times New Roman" w:hAnsi="Times New Roman" w:cs="Times New Roman"/>
          <w:noProof/>
          <w:sz w:val="24"/>
          <w:szCs w:val="24"/>
        </w:rPr>
        <w:t>-</w:t>
      </w:r>
      <w:r w:rsidR="0027380C" w:rsidRPr="00866F00">
        <w:rPr>
          <w:rFonts w:ascii="Times New Roman" w:hAnsi="Times New Roman" w:cs="Times New Roman"/>
          <w:noProof/>
          <w:sz w:val="24"/>
          <w:szCs w:val="24"/>
        </w:rPr>
        <w:t>time</w:t>
      </w:r>
      <w:r w:rsidR="0027380C" w:rsidRPr="00587904">
        <w:rPr>
          <w:rFonts w:ascii="Times New Roman" w:hAnsi="Times New Roman" w:cs="Times New Roman"/>
          <w:sz w:val="24"/>
          <w:szCs w:val="24"/>
        </w:rPr>
        <w:t xml:space="preserve"> environmental monitoring using low-power and low-cost Arduino microcontroller platform. The </w:t>
      </w:r>
      <w:r w:rsidR="0027380C" w:rsidRPr="00866F00">
        <w:rPr>
          <w:rFonts w:ascii="Times New Roman" w:hAnsi="Times New Roman" w:cs="Times New Roman"/>
          <w:noProof/>
          <w:sz w:val="24"/>
          <w:szCs w:val="24"/>
        </w:rPr>
        <w:t>battery</w:t>
      </w:r>
      <w:r w:rsidR="00866F00">
        <w:rPr>
          <w:rFonts w:ascii="Times New Roman" w:hAnsi="Times New Roman" w:cs="Times New Roman"/>
          <w:noProof/>
          <w:sz w:val="24"/>
          <w:szCs w:val="24"/>
        </w:rPr>
        <w:t>-</w:t>
      </w:r>
      <w:r w:rsidR="0027380C" w:rsidRPr="00866F00">
        <w:rPr>
          <w:rFonts w:ascii="Times New Roman" w:hAnsi="Times New Roman" w:cs="Times New Roman"/>
          <w:noProof/>
          <w:sz w:val="24"/>
          <w:szCs w:val="24"/>
        </w:rPr>
        <w:t>powered</w:t>
      </w:r>
      <w:r w:rsidR="0027380C" w:rsidRPr="00587904">
        <w:rPr>
          <w:rFonts w:ascii="Times New Roman" w:hAnsi="Times New Roman" w:cs="Times New Roman"/>
          <w:sz w:val="24"/>
          <w:szCs w:val="24"/>
        </w:rPr>
        <w:t xml:space="preserve"> data logger can record temperature and humidity on a micro-SD card and a server. </w:t>
      </w:r>
      <w:r w:rsidR="0027380C" w:rsidRPr="00587904">
        <w:rPr>
          <w:rFonts w:ascii="Times New Roman" w:hAnsi="Times New Roman" w:cs="Times New Roman"/>
          <w:sz w:val="24"/>
          <w:szCs w:val="24"/>
        </w:rPr>
        <w:fldChar w:fldCharType="begin"/>
      </w:r>
      <w:r w:rsidR="0027380C" w:rsidRPr="00587904">
        <w:rPr>
          <w:rFonts w:ascii="Times New Roman" w:hAnsi="Times New Roman" w:cs="Times New Roman"/>
          <w:sz w:val="24"/>
          <w:szCs w:val="24"/>
        </w:rPr>
        <w:instrText xml:space="preserve"> AUTHOR  "Mesas-Carrascosa et al. (2015)" </w:instrText>
      </w:r>
      <w:r w:rsidR="0027380C" w:rsidRPr="00587904">
        <w:rPr>
          <w:rFonts w:ascii="Times New Roman" w:hAnsi="Times New Roman" w:cs="Times New Roman"/>
          <w:sz w:val="24"/>
          <w:szCs w:val="24"/>
        </w:rPr>
        <w:fldChar w:fldCharType="separate"/>
      </w:r>
      <w:r w:rsidR="0027380C" w:rsidRPr="00587904">
        <w:rPr>
          <w:rFonts w:ascii="Times New Roman" w:hAnsi="Times New Roman" w:cs="Times New Roman"/>
          <w:noProof/>
          <w:sz w:val="24"/>
          <w:szCs w:val="24"/>
        </w:rPr>
        <w:t>Mesas-Carrascosa et al. (2015)</w:t>
      </w:r>
      <w:r w:rsidR="0027380C" w:rsidRPr="00587904">
        <w:rPr>
          <w:rFonts w:ascii="Times New Roman" w:hAnsi="Times New Roman" w:cs="Times New Roman"/>
          <w:sz w:val="24"/>
          <w:szCs w:val="24"/>
        </w:rPr>
        <w:fldChar w:fldCharType="end"/>
      </w:r>
      <w:r w:rsidR="0027380C" w:rsidRPr="00587904">
        <w:rPr>
          <w:rFonts w:ascii="Times New Roman" w:hAnsi="Times New Roman" w:cs="Times New Roman"/>
          <w:sz w:val="24"/>
          <w:szCs w:val="24"/>
        </w:rPr>
        <w:t xml:space="preserve"> developed an Arduino based a device that records environmental parameters and </w:t>
      </w:r>
      <w:r w:rsidR="0027380C" w:rsidRPr="00927C75">
        <w:rPr>
          <w:rFonts w:ascii="Times New Roman" w:hAnsi="Times New Roman" w:cs="Times New Roman"/>
          <w:noProof/>
          <w:sz w:val="24"/>
          <w:szCs w:val="24"/>
        </w:rPr>
        <w:t>a smartphone</w:t>
      </w:r>
      <w:r w:rsidR="0027380C" w:rsidRPr="00587904">
        <w:rPr>
          <w:rFonts w:ascii="Times New Roman" w:hAnsi="Times New Roman" w:cs="Times New Roman"/>
          <w:sz w:val="24"/>
          <w:szCs w:val="24"/>
        </w:rPr>
        <w:t xml:space="preserve"> software that links the data acquisition system to a data server to process and analyze the information.</w:t>
      </w:r>
    </w:p>
    <w:p w14:paraId="2FBDE3DA" w14:textId="539DC45E" w:rsidR="007B1B94" w:rsidRPr="00875687" w:rsidRDefault="1A23A488" w:rsidP="00134F1D">
      <w:pPr>
        <w:keepNext/>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Most </w:t>
      </w:r>
      <w:r w:rsidR="0073404B">
        <w:rPr>
          <w:rFonts w:ascii="Times New Roman" w:hAnsi="Times New Roman" w:cs="Times New Roman"/>
          <w:sz w:val="24"/>
          <w:szCs w:val="24"/>
        </w:rPr>
        <w:t>of these</w:t>
      </w:r>
      <w:r w:rsidRPr="1A23A488">
        <w:rPr>
          <w:rFonts w:ascii="Times New Roman" w:hAnsi="Times New Roman" w:cs="Times New Roman"/>
          <w:sz w:val="24"/>
          <w:szCs w:val="24"/>
        </w:rPr>
        <w:t xml:space="preserve"> available agricultural data acquisition systems only take </w:t>
      </w:r>
      <w:r w:rsidRPr="1A23A488">
        <w:rPr>
          <w:rFonts w:ascii="Times New Roman" w:hAnsi="Times New Roman" w:cs="Times New Roman"/>
          <w:noProof/>
          <w:sz w:val="24"/>
          <w:szCs w:val="24"/>
        </w:rPr>
        <w:t>certain</w:t>
      </w:r>
      <w:r w:rsidRPr="1A23A488">
        <w:rPr>
          <w:rFonts w:ascii="Times New Roman" w:hAnsi="Times New Roman" w:cs="Times New Roman"/>
          <w:sz w:val="24"/>
          <w:szCs w:val="24"/>
        </w:rPr>
        <w:t xml:space="preserve"> specific sensors, require programming knowledge, and lack data analysis and decision support. Therefore, we propose an </w:t>
      </w:r>
      <w:r w:rsidRPr="1A23A488">
        <w:rPr>
          <w:rFonts w:ascii="Times New Roman" w:hAnsi="Times New Roman" w:cs="Times New Roman"/>
          <w:noProof/>
          <w:sz w:val="24"/>
          <w:szCs w:val="24"/>
        </w:rPr>
        <w:t>open-source</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versatile</w:t>
      </w:r>
      <w:r w:rsidRPr="1A23A488">
        <w:rPr>
          <w:rFonts w:ascii="Times New Roman" w:hAnsi="Times New Roman" w:cs="Times New Roman"/>
          <w:sz w:val="24"/>
          <w:szCs w:val="24"/>
        </w:rPr>
        <w:t>, plug-and-play</w:t>
      </w:r>
      <w:r w:rsidR="0073404B">
        <w:rPr>
          <w:rFonts w:ascii="Times New Roman" w:hAnsi="Times New Roman" w:cs="Times New Roman"/>
          <w:sz w:val="24"/>
          <w:szCs w:val="24"/>
        </w:rPr>
        <w:t xml:space="preserve"> and </w:t>
      </w:r>
      <w:r w:rsidRPr="1A23A488">
        <w:rPr>
          <w:rFonts w:ascii="Times New Roman" w:hAnsi="Times New Roman" w:cs="Times New Roman"/>
          <w:sz w:val="24"/>
          <w:szCs w:val="24"/>
        </w:rPr>
        <w:t xml:space="preserve">rugged wireless DAQ system for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platform to collect, store and transmit environmental </w:t>
      </w:r>
      <w:r w:rsidRPr="1A23A488">
        <w:rPr>
          <w:rFonts w:ascii="Times New Roman" w:hAnsi="Times New Roman" w:cs="Times New Roman"/>
          <w:noProof/>
          <w:sz w:val="24"/>
          <w:szCs w:val="24"/>
        </w:rPr>
        <w:t>data</w:t>
      </w:r>
      <w:r w:rsidRPr="1A23A488">
        <w:rPr>
          <w:rFonts w:ascii="Times New Roman" w:hAnsi="Times New Roman" w:cs="Times New Roman"/>
          <w:sz w:val="24"/>
          <w:szCs w:val="24"/>
        </w:rPr>
        <w:t xml:space="preserve"> for </w:t>
      </w:r>
      <w:r w:rsidRPr="1A23A488">
        <w:rPr>
          <w:rFonts w:ascii="Times New Roman" w:hAnsi="Times New Roman" w:cs="Times New Roman"/>
          <w:noProof/>
          <w:sz w:val="24"/>
          <w:szCs w:val="24"/>
        </w:rPr>
        <w:t>further</w:t>
      </w:r>
      <w:r w:rsidRPr="1A23A488">
        <w:rPr>
          <w:rFonts w:ascii="Times New Roman" w:hAnsi="Times New Roman" w:cs="Times New Roman"/>
          <w:sz w:val="24"/>
          <w:szCs w:val="24"/>
        </w:rPr>
        <w:t xml:space="preserve"> data analysis and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ecision support system development.</w:t>
      </w:r>
      <w:bookmarkStart w:id="2" w:name="_Toc489863384"/>
    </w:p>
    <w:p w14:paraId="4AB2A962" w14:textId="77777777" w:rsidR="007B1B94" w:rsidRPr="00875687" w:rsidRDefault="007B1B94" w:rsidP="00134F1D">
      <w:pPr>
        <w:keepNext/>
        <w:spacing w:after="0" w:line="480" w:lineRule="auto"/>
        <w:jc w:val="both"/>
        <w:rPr>
          <w:rFonts w:ascii="Times New Roman" w:hAnsi="Times New Roman" w:cs="Times New Roman"/>
          <w:sz w:val="24"/>
          <w:szCs w:val="24"/>
        </w:rPr>
      </w:pPr>
    </w:p>
    <w:p w14:paraId="13FD7FAE" w14:textId="338C6281" w:rsidR="009C09A3" w:rsidRPr="00875687" w:rsidRDefault="4881F02C" w:rsidP="00134F1D">
      <w:pPr>
        <w:pStyle w:val="Heading1"/>
        <w:numPr>
          <w:ilvl w:val="0"/>
          <w:numId w:val="0"/>
        </w:numPr>
        <w:spacing w:after="0" w:line="480" w:lineRule="auto"/>
        <w:ind w:left="360" w:hanging="360"/>
        <w:rPr>
          <w:rFonts w:ascii="Times New Roman" w:hAnsi="Times New Roman" w:cs="Times New Roman"/>
          <w:b/>
          <w:bCs/>
          <w:sz w:val="28"/>
          <w:szCs w:val="28"/>
        </w:rPr>
      </w:pPr>
      <w:r w:rsidRPr="4881F02C">
        <w:rPr>
          <w:rFonts w:ascii="Times New Roman" w:hAnsi="Times New Roman" w:cs="Times New Roman"/>
          <w:b/>
          <w:bCs/>
          <w:sz w:val="28"/>
          <w:szCs w:val="28"/>
        </w:rPr>
        <w:t>2. Data Acquisition System Design</w:t>
      </w:r>
      <w:bookmarkEnd w:id="2"/>
    </w:p>
    <w:p w14:paraId="19D5757C" w14:textId="02C40C1B" w:rsidR="007B1B94" w:rsidRPr="00875687" w:rsidRDefault="1A23A488" w:rsidP="00134F1D">
      <w:pPr>
        <w:keepNext/>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system is designed to take sensor measurements and send data wirelessly to a base station and post data to the cloud for data analysis and decision support, as shown in Fig. 2.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hardware features a low-cost, energy-efficient, flexible I/O integration for various agricultural </w:t>
      </w:r>
      <w:r w:rsidRPr="1A23A488">
        <w:rPr>
          <w:rFonts w:ascii="Times New Roman" w:hAnsi="Times New Roman" w:cs="Times New Roman"/>
          <w:noProof/>
          <w:sz w:val="24"/>
          <w:szCs w:val="24"/>
        </w:rPr>
        <w:t>sensors, multiple</w:t>
      </w:r>
      <w:r w:rsidRPr="1A23A488">
        <w:rPr>
          <w:rFonts w:ascii="Times New Roman" w:hAnsi="Times New Roman" w:cs="Times New Roman"/>
          <w:sz w:val="24"/>
          <w:szCs w:val="24"/>
        </w:rPr>
        <w:t xml:space="preserve"> communication protocols </w:t>
      </w:r>
      <w:r w:rsidRPr="1A23A488">
        <w:rPr>
          <w:rFonts w:ascii="Times New Roman" w:hAnsi="Times New Roman" w:cs="Times New Roman"/>
          <w:noProof/>
          <w:sz w:val="24"/>
          <w:szCs w:val="24"/>
        </w:rPr>
        <w:t xml:space="preserve">support, </w:t>
      </w:r>
      <w:r w:rsidR="004A16C1" w:rsidRPr="1A23A488">
        <w:rPr>
          <w:rFonts w:ascii="Times New Roman" w:hAnsi="Times New Roman" w:cs="Times New Roman"/>
          <w:noProof/>
          <w:sz w:val="24"/>
          <w:szCs w:val="24"/>
        </w:rPr>
        <w:t>and</w:t>
      </w:r>
      <w:r w:rsidR="004A16C1" w:rsidRPr="1A23A488">
        <w:rPr>
          <w:rFonts w:ascii="Times New Roman" w:hAnsi="Times New Roman" w:cs="Times New Roman"/>
          <w:sz w:val="24"/>
          <w:szCs w:val="24"/>
        </w:rPr>
        <w:t xml:space="preserve"> an</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open source</w:t>
      </w:r>
      <w:r w:rsidRPr="1A23A488">
        <w:rPr>
          <w:rFonts w:ascii="Times New Roman" w:hAnsi="Times New Roman" w:cs="Times New Roman"/>
          <w:sz w:val="24"/>
          <w:szCs w:val="24"/>
        </w:rPr>
        <w:t xml:space="preserve"> </w:t>
      </w:r>
      <w:r w:rsidRPr="1A23A488">
        <w:rPr>
          <w:rFonts w:ascii="Times New Roman" w:hAnsi="Times New Roman" w:cs="Times New Roman"/>
          <w:sz w:val="24"/>
          <w:szCs w:val="24"/>
        </w:rPr>
        <w:lastRenderedPageBreak/>
        <w:t xml:space="preserve">hardware system.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software includes a firmware to run on a </w:t>
      </w:r>
      <w:r w:rsidRPr="1A23A488">
        <w:rPr>
          <w:rFonts w:ascii="Times New Roman" w:hAnsi="Times New Roman" w:cs="Times New Roman"/>
          <w:noProof/>
          <w:sz w:val="24"/>
          <w:szCs w:val="24"/>
        </w:rPr>
        <w:t>microcontroller</w:t>
      </w:r>
      <w:r w:rsidRPr="1A23A488">
        <w:rPr>
          <w:rFonts w:ascii="Times New Roman" w:hAnsi="Times New Roman" w:cs="Times New Roman"/>
          <w:sz w:val="24"/>
          <w:szCs w:val="24"/>
        </w:rPr>
        <w:t xml:space="preserve"> and a </w:t>
      </w:r>
      <w:r w:rsidR="00AA18C9">
        <w:rPr>
          <w:rFonts w:ascii="Times New Roman" w:hAnsi="Times New Roman" w:cs="Times New Roman"/>
          <w:sz w:val="24"/>
          <w:szCs w:val="24"/>
        </w:rPr>
        <w:t>graphi</w:t>
      </w:r>
      <w:r w:rsidR="00FE600C">
        <w:rPr>
          <w:rFonts w:ascii="Times New Roman" w:hAnsi="Times New Roman" w:cs="Times New Roman"/>
          <w:sz w:val="24"/>
          <w:szCs w:val="24"/>
        </w:rPr>
        <w:t>cal,</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web-based</w:t>
      </w:r>
      <w:r w:rsidRPr="1A23A488">
        <w:rPr>
          <w:rFonts w:ascii="Times New Roman" w:hAnsi="Times New Roman" w:cs="Times New Roman"/>
          <w:sz w:val="24"/>
          <w:szCs w:val="24"/>
        </w:rPr>
        <w:t xml:space="preserve"> programming user interface. </w:t>
      </w:r>
    </w:p>
    <w:p w14:paraId="5312AB6B" w14:textId="14C7D709" w:rsidR="005249E4" w:rsidRPr="00875687" w:rsidRDefault="00163D50"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2184708D" wp14:editId="39FB025C">
            <wp:extent cx="4355293" cy="2009588"/>
            <wp:effectExtent l="0" t="0" r="7620" b="0"/>
            <wp:docPr id="3" name="Picture 3" descr="C:\Users\Bo's Surface\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s Surface\Desktop\Picture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5507" cy="2014301"/>
                    </a:xfrm>
                    <a:prstGeom prst="rect">
                      <a:avLst/>
                    </a:prstGeom>
                    <a:noFill/>
                    <a:ln>
                      <a:noFill/>
                    </a:ln>
                  </pic:spPr>
                </pic:pic>
              </a:graphicData>
            </a:graphic>
          </wp:inline>
        </w:drawing>
      </w:r>
    </w:p>
    <w:p w14:paraId="27291562" w14:textId="0A38AD7C" w:rsidR="005249E4" w:rsidRPr="00875687" w:rsidRDefault="4881F02C" w:rsidP="00134F1D">
      <w:pPr>
        <w:pStyle w:val="Heading1"/>
        <w:numPr>
          <w:ilvl w:val="0"/>
          <w:numId w:val="0"/>
        </w:numPr>
        <w:spacing w:after="0" w:line="480" w:lineRule="auto"/>
        <w:ind w:left="360"/>
        <w:jc w:val="center"/>
        <w:rPr>
          <w:rFonts w:ascii="Times New Roman" w:hAnsi="Times New Roman" w:cs="Times New Roman"/>
        </w:rPr>
      </w:pPr>
      <w:r w:rsidRPr="4881F02C">
        <w:rPr>
          <w:rFonts w:ascii="Times New Roman" w:hAnsi="Times New Roman" w:cs="Times New Roman"/>
        </w:rPr>
        <w:t>Fig. 2. Data acquisition system diagram</w:t>
      </w:r>
    </w:p>
    <w:p w14:paraId="0E153E40" w14:textId="5F05C041" w:rsidR="00D33858" w:rsidRPr="00875687" w:rsidRDefault="4881F02C" w:rsidP="00134F1D">
      <w:pPr>
        <w:keepNext/>
        <w:spacing w:after="0" w:line="480" w:lineRule="auto"/>
        <w:rPr>
          <w:rFonts w:ascii="Times New Roman" w:hAnsi="Times New Roman" w:cs="Times New Roman"/>
          <w:b/>
          <w:bCs/>
          <w:sz w:val="24"/>
          <w:szCs w:val="24"/>
        </w:rPr>
      </w:pPr>
      <w:r w:rsidRPr="4881F02C">
        <w:rPr>
          <w:rFonts w:ascii="Times New Roman" w:hAnsi="Times New Roman" w:cs="Times New Roman"/>
          <w:b/>
          <w:bCs/>
          <w:sz w:val="24"/>
          <w:szCs w:val="24"/>
        </w:rPr>
        <w:t>2.1 Hardware design</w:t>
      </w:r>
    </w:p>
    <w:p w14:paraId="27F4F338" w14:textId="67F0A906" w:rsidR="006332E0"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DAQ circuit board </w:t>
      </w:r>
      <w:r w:rsidRPr="00927C75">
        <w:rPr>
          <w:rFonts w:ascii="Times New Roman" w:hAnsi="Times New Roman" w:cs="Times New Roman"/>
          <w:noProof/>
          <w:sz w:val="24"/>
          <w:szCs w:val="24"/>
        </w:rPr>
        <w:t>is equipped</w:t>
      </w:r>
      <w:r w:rsidRPr="1A23A488">
        <w:rPr>
          <w:rFonts w:ascii="Times New Roman" w:hAnsi="Times New Roman" w:cs="Times New Roman"/>
          <w:sz w:val="24"/>
          <w:szCs w:val="24"/>
        </w:rPr>
        <w:t xml:space="preserve"> with two Atmel® AVR® 8-bit ATmega328p microcontrollers. </w:t>
      </w:r>
      <w:r w:rsidR="00FE600C">
        <w:rPr>
          <w:rFonts w:ascii="Times New Roman" w:hAnsi="Times New Roman" w:cs="Times New Roman"/>
          <w:sz w:val="24"/>
          <w:szCs w:val="24"/>
        </w:rPr>
        <w:t>One microcontroller</w:t>
      </w:r>
      <w:r w:rsidRPr="1A23A488">
        <w:rPr>
          <w:rFonts w:ascii="Times New Roman" w:hAnsi="Times New Roman" w:cs="Times New Roman"/>
          <w:sz w:val="24"/>
          <w:szCs w:val="24"/>
        </w:rPr>
        <w:t xml:space="preserve"> controls power </w:t>
      </w:r>
      <w:proofErr w:type="gramStart"/>
      <w:r w:rsidRPr="1A23A488">
        <w:rPr>
          <w:rFonts w:ascii="Times New Roman" w:hAnsi="Times New Roman" w:cs="Times New Roman"/>
          <w:sz w:val="24"/>
          <w:szCs w:val="24"/>
        </w:rPr>
        <w:t>sources</w:t>
      </w:r>
      <w:proofErr w:type="gramEnd"/>
      <w:r w:rsidRPr="1A23A488">
        <w:rPr>
          <w:rFonts w:ascii="Times New Roman" w:hAnsi="Times New Roman" w:cs="Times New Roman"/>
          <w:sz w:val="24"/>
          <w:szCs w:val="24"/>
        </w:rPr>
        <w:t xml:space="preserve"> of all the circuits on the </w:t>
      </w:r>
      <w:r w:rsidRPr="1A23A488">
        <w:rPr>
          <w:rFonts w:ascii="Times New Roman" w:hAnsi="Times New Roman" w:cs="Times New Roman"/>
          <w:noProof/>
          <w:sz w:val="24"/>
          <w:szCs w:val="24"/>
        </w:rPr>
        <w:t xml:space="preserve">board, sleep scheduling, </w:t>
      </w:r>
      <w:r w:rsidR="00FE600C">
        <w:rPr>
          <w:rFonts w:ascii="Times New Roman" w:hAnsi="Times New Roman" w:cs="Times New Roman"/>
          <w:noProof/>
          <w:sz w:val="24"/>
          <w:szCs w:val="24"/>
        </w:rPr>
        <w:t xml:space="preserve">and </w:t>
      </w:r>
      <w:r w:rsidRPr="1A23A488">
        <w:rPr>
          <w:rFonts w:ascii="Times New Roman" w:hAnsi="Times New Roman" w:cs="Times New Roman"/>
          <w:noProof/>
          <w:sz w:val="24"/>
          <w:szCs w:val="24"/>
        </w:rPr>
        <w:t>over-the-air programming</w:t>
      </w:r>
      <w:r w:rsidR="00FE600C">
        <w:rPr>
          <w:rFonts w:ascii="Times New Roman" w:hAnsi="Times New Roman" w:cs="Times New Roman"/>
          <w:noProof/>
          <w:sz w:val="24"/>
          <w:szCs w:val="24"/>
        </w:rPr>
        <w:t xml:space="preserve">. The </w:t>
      </w:r>
      <w:r w:rsidRPr="1A23A488">
        <w:rPr>
          <w:rFonts w:ascii="Times New Roman" w:hAnsi="Times New Roman" w:cs="Times New Roman"/>
          <w:sz w:val="24"/>
          <w:szCs w:val="24"/>
        </w:rPr>
        <w:t xml:space="preserve">other </w:t>
      </w:r>
      <w:r w:rsidR="00DD21D1">
        <w:rPr>
          <w:rFonts w:ascii="Times New Roman" w:hAnsi="Times New Roman" w:cs="Times New Roman"/>
          <w:sz w:val="24"/>
          <w:szCs w:val="24"/>
        </w:rPr>
        <w:t>microcontroller</w:t>
      </w:r>
      <w:r w:rsidRPr="1A23A488">
        <w:rPr>
          <w:rFonts w:ascii="Times New Roman" w:hAnsi="Times New Roman" w:cs="Times New Roman"/>
          <w:sz w:val="24"/>
          <w:szCs w:val="24"/>
        </w:rPr>
        <w:t xml:space="preserve"> is used to take sensor data and store/transmit data. The onboard micro-SD card can be used to store backup sensor data. Various wireless modules can be connected to the board to </w:t>
      </w:r>
      <w:r w:rsidRPr="1A23A488">
        <w:rPr>
          <w:rFonts w:ascii="Times New Roman" w:hAnsi="Times New Roman" w:cs="Times New Roman"/>
          <w:noProof/>
          <w:sz w:val="24"/>
          <w:szCs w:val="24"/>
        </w:rPr>
        <w:t>send</w:t>
      </w:r>
      <w:r w:rsidRPr="1A23A488">
        <w:rPr>
          <w:rFonts w:ascii="Times New Roman" w:hAnsi="Times New Roman" w:cs="Times New Roman"/>
          <w:sz w:val="24"/>
          <w:szCs w:val="24"/>
        </w:rPr>
        <w:t xml:space="preserve"> data to the on-farm base station and wirelessly program the DAQ microcontroller if needed. The DAQ wireless module is designed with </w:t>
      </w:r>
      <w:proofErr w:type="spellStart"/>
      <w:r w:rsidRPr="1A23A488">
        <w:rPr>
          <w:rFonts w:ascii="Times New Roman" w:hAnsi="Times New Roman" w:cs="Times New Roman"/>
          <w:sz w:val="24"/>
          <w:szCs w:val="24"/>
        </w:rPr>
        <w:t>XBee</w:t>
      </w:r>
      <w:proofErr w:type="spellEnd"/>
      <w:r w:rsidRPr="1A23A488">
        <w:rPr>
          <w:rFonts w:ascii="Times New Roman" w:hAnsi="Times New Roman" w:cs="Times New Roman"/>
          <w:sz w:val="24"/>
          <w:szCs w:val="24"/>
        </w:rPr>
        <w:t xml:space="preserve">® radio footpad and has been tested to work with </w:t>
      </w:r>
      <w:proofErr w:type="spellStart"/>
      <w:r w:rsidRPr="1A23A488">
        <w:rPr>
          <w:rFonts w:ascii="Times New Roman" w:hAnsi="Times New Roman" w:cs="Times New Roman"/>
          <w:sz w:val="24"/>
          <w:szCs w:val="24"/>
        </w:rPr>
        <w:t>XBee</w:t>
      </w:r>
      <w:proofErr w:type="spellEnd"/>
      <w:r w:rsidRPr="1A23A488">
        <w:rPr>
          <w:rFonts w:ascii="Times New Roman" w:hAnsi="Times New Roman" w:cs="Times New Roman"/>
          <w:sz w:val="24"/>
          <w:szCs w:val="24"/>
        </w:rPr>
        <w:t xml:space="preserve"> series 1, 2, and </w:t>
      </w:r>
      <w:r w:rsidR="00927C75">
        <w:rPr>
          <w:rFonts w:ascii="Times New Roman" w:hAnsi="Times New Roman" w:cs="Times New Roman"/>
          <w:noProof/>
          <w:sz w:val="24"/>
          <w:szCs w:val="24"/>
        </w:rPr>
        <w:t>3</w:t>
      </w:r>
      <w:r w:rsidRPr="1A23A488">
        <w:rPr>
          <w:rFonts w:ascii="Times New Roman" w:hAnsi="Times New Roman" w:cs="Times New Roman"/>
          <w:sz w:val="24"/>
          <w:szCs w:val="24"/>
        </w:rPr>
        <w:t xml:space="preserve"> radios, Wi-Fi and </w:t>
      </w:r>
      <w:r w:rsidRPr="1A23A488">
        <w:rPr>
          <w:rFonts w:ascii="Times New Roman" w:hAnsi="Times New Roman" w:cs="Times New Roman"/>
          <w:noProof/>
          <w:sz w:val="24"/>
          <w:szCs w:val="24"/>
        </w:rPr>
        <w:t>LoRa</w:t>
      </w:r>
      <w:r w:rsidR="00DD21D1" w:rsidRPr="1A23A488">
        <w:rPr>
          <w:rFonts w:ascii="Times New Roman" w:hAnsi="Times New Roman" w:cs="Times New Roman"/>
          <w:sz w:val="24"/>
          <w:szCs w:val="24"/>
        </w:rPr>
        <w:t>®</w:t>
      </w:r>
      <w:r w:rsidRPr="1A23A488">
        <w:rPr>
          <w:rFonts w:ascii="Times New Roman" w:hAnsi="Times New Roman" w:cs="Times New Roman"/>
          <w:sz w:val="24"/>
          <w:szCs w:val="24"/>
        </w:rPr>
        <w:t xml:space="preserve"> modules. There is a real-time clock (RTC) module onboard</w:t>
      </w:r>
      <w:r w:rsidR="00FE600C">
        <w:rPr>
          <w:rFonts w:ascii="Times New Roman" w:hAnsi="Times New Roman" w:cs="Times New Roman"/>
          <w:sz w:val="24"/>
          <w:szCs w:val="24"/>
        </w:rPr>
        <w:t>,</w:t>
      </w:r>
      <w:r w:rsidRPr="1A23A488">
        <w:rPr>
          <w:rFonts w:ascii="Times New Roman" w:hAnsi="Times New Roman" w:cs="Times New Roman"/>
          <w:sz w:val="24"/>
          <w:szCs w:val="24"/>
        </w:rPr>
        <w:t xml:space="preserve"> which gives timestamps of all the measurements. The solar charge controller can charge a one-cell </w:t>
      </w:r>
      <w:r w:rsidRPr="1A23A488">
        <w:rPr>
          <w:rFonts w:ascii="Times New Roman" w:hAnsi="Times New Roman" w:cs="Times New Roman"/>
          <w:noProof/>
          <w:sz w:val="24"/>
          <w:szCs w:val="24"/>
        </w:rPr>
        <w:t>Li-on</w:t>
      </w:r>
      <w:r w:rsidRPr="1A23A488">
        <w:rPr>
          <w:rFonts w:ascii="Times New Roman" w:hAnsi="Times New Roman" w:cs="Times New Roman"/>
          <w:sz w:val="24"/>
          <w:szCs w:val="24"/>
        </w:rPr>
        <w:t xml:space="preserve"> battery using a solar panel to power the entire circuit. </w:t>
      </w:r>
      <w:r w:rsidR="009F5369">
        <w:rPr>
          <w:rFonts w:ascii="Times New Roman" w:hAnsi="Times New Roman" w:cs="Times New Roman"/>
          <w:sz w:val="24"/>
          <w:szCs w:val="24"/>
        </w:rPr>
        <w:t>An overview of the</w:t>
      </w:r>
      <w:r w:rsidRPr="1A23A488">
        <w:rPr>
          <w:rFonts w:ascii="Times New Roman" w:hAnsi="Times New Roman" w:cs="Times New Roman"/>
          <w:sz w:val="24"/>
          <w:szCs w:val="24"/>
        </w:rPr>
        <w:t xml:space="preserve"> circuitry of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board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ure 3.   </w:t>
      </w:r>
    </w:p>
    <w:p w14:paraId="533190DA" w14:textId="13297710" w:rsidR="006332E0" w:rsidRPr="00875687" w:rsidRDefault="4881F02C" w:rsidP="00134F1D">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Controller microcontroller circuit</w:t>
      </w:r>
    </w:p>
    <w:p w14:paraId="18D12671" w14:textId="266CF5B5" w:rsidR="006332E0" w:rsidRPr="00875687" w:rsidRDefault="4881F02C" w:rsidP="00134F1D">
      <w:pPr>
        <w:spacing w:after="0" w:line="480" w:lineRule="auto"/>
        <w:jc w:val="both"/>
        <w:rPr>
          <w:rFonts w:ascii="Times New Roman" w:hAnsi="Times New Roman" w:cs="Times New Roman"/>
          <w:sz w:val="24"/>
          <w:szCs w:val="24"/>
        </w:rPr>
        <w:sectPr w:rsidR="006332E0" w:rsidRPr="00875687" w:rsidSect="004A16C1">
          <w:type w:val="continuous"/>
          <w:pgSz w:w="12240" w:h="15840"/>
          <w:pgMar w:top="1440" w:right="1440" w:bottom="1440" w:left="1440" w:header="720" w:footer="720" w:gutter="0"/>
          <w:lnNumType w:countBy="1" w:restart="continuous"/>
          <w:cols w:space="720"/>
          <w:docGrid w:linePitch="360"/>
        </w:sectPr>
      </w:pPr>
      <w:r w:rsidRPr="4881F02C">
        <w:rPr>
          <w:rFonts w:ascii="Times New Roman" w:hAnsi="Times New Roman" w:cs="Times New Roman"/>
          <w:sz w:val="24"/>
          <w:szCs w:val="24"/>
        </w:rPr>
        <w:t xml:space="preserve">The programmer </w:t>
      </w:r>
      <w:r w:rsidRPr="00927C75">
        <w:rPr>
          <w:rFonts w:ascii="Times New Roman" w:hAnsi="Times New Roman" w:cs="Times New Roman"/>
          <w:noProof/>
          <w:sz w:val="24"/>
          <w:szCs w:val="24"/>
        </w:rPr>
        <w:t>is connected</w:t>
      </w:r>
      <w:r w:rsidRPr="4881F02C">
        <w:rPr>
          <w:rFonts w:ascii="Times New Roman" w:hAnsi="Times New Roman" w:cs="Times New Roman"/>
          <w:sz w:val="24"/>
          <w:szCs w:val="24"/>
        </w:rPr>
        <w:t xml:space="preserve"> to a 16-bit rotary encoder which </w:t>
      </w:r>
      <w:r w:rsidRPr="00927C75">
        <w:rPr>
          <w:rFonts w:ascii="Times New Roman" w:hAnsi="Times New Roman" w:cs="Times New Roman"/>
          <w:noProof/>
          <w:sz w:val="24"/>
          <w:szCs w:val="24"/>
        </w:rPr>
        <w:t>is used</w:t>
      </w:r>
      <w:r w:rsidRPr="4881F02C">
        <w:rPr>
          <w:rFonts w:ascii="Times New Roman" w:hAnsi="Times New Roman" w:cs="Times New Roman"/>
          <w:sz w:val="24"/>
          <w:szCs w:val="24"/>
        </w:rPr>
        <w:t xml:space="preserve"> as </w:t>
      </w:r>
      <w:r w:rsidRPr="4881F02C">
        <w:rPr>
          <w:rFonts w:ascii="Times New Roman" w:hAnsi="Times New Roman" w:cs="Times New Roman"/>
          <w:noProof/>
          <w:sz w:val="24"/>
          <w:szCs w:val="24"/>
        </w:rPr>
        <w:t>a sleep</w:t>
      </w:r>
      <w:r w:rsidRPr="4881F02C">
        <w:rPr>
          <w:rFonts w:ascii="Times New Roman" w:hAnsi="Times New Roman" w:cs="Times New Roman"/>
          <w:sz w:val="24"/>
          <w:szCs w:val="24"/>
        </w:rPr>
        <w:t xml:space="preserve"> timer. The timer provides the </w:t>
      </w:r>
      <w:r w:rsidRPr="4881F02C">
        <w:rPr>
          <w:rFonts w:ascii="Times New Roman" w:hAnsi="Times New Roman" w:cs="Times New Roman"/>
          <w:noProof/>
          <w:sz w:val="24"/>
          <w:szCs w:val="24"/>
        </w:rPr>
        <w:t>user</w:t>
      </w:r>
      <w:r w:rsidRPr="4881F02C">
        <w:rPr>
          <w:rFonts w:ascii="Times New Roman" w:hAnsi="Times New Roman" w:cs="Times New Roman"/>
          <w:sz w:val="24"/>
          <w:szCs w:val="24"/>
        </w:rPr>
        <w:t xml:space="preserve"> with a manual sleep time selection between 5 minutes to 2 weeks or with the </w:t>
      </w:r>
      <w:r w:rsidRPr="4881F02C">
        <w:rPr>
          <w:rFonts w:ascii="Times New Roman" w:hAnsi="Times New Roman" w:cs="Times New Roman"/>
          <w:sz w:val="24"/>
          <w:szCs w:val="24"/>
        </w:rPr>
        <w:lastRenderedPageBreak/>
        <w:t xml:space="preserve">option of a radio self-controlled sleeping mode. This sleep time is the time interval between data acquisition periods. The </w:t>
      </w:r>
      <w:r w:rsidRPr="4881F02C">
        <w:rPr>
          <w:rFonts w:ascii="Times New Roman" w:hAnsi="Times New Roman" w:cs="Times New Roman"/>
          <w:noProof/>
          <w:sz w:val="24"/>
          <w:szCs w:val="24"/>
        </w:rPr>
        <w:t>indicator</w:t>
      </w:r>
      <w:r w:rsidRPr="4881F02C">
        <w:rPr>
          <w:rFonts w:ascii="Times New Roman" w:hAnsi="Times New Roman" w:cs="Times New Roman"/>
          <w:sz w:val="24"/>
          <w:szCs w:val="24"/>
        </w:rPr>
        <w:t xml:space="preserve"> LED indicates which </w:t>
      </w:r>
      <w:r w:rsidRPr="4881F02C">
        <w:rPr>
          <w:rFonts w:ascii="Times New Roman" w:hAnsi="Times New Roman" w:cs="Times New Roman"/>
          <w:noProof/>
          <w:sz w:val="24"/>
          <w:szCs w:val="24"/>
        </w:rPr>
        <w:t>mode</w:t>
      </w:r>
      <w:r w:rsidRPr="4881F02C">
        <w:rPr>
          <w:rFonts w:ascii="Times New Roman" w:hAnsi="Times New Roman" w:cs="Times New Roman"/>
          <w:sz w:val="24"/>
          <w:szCs w:val="24"/>
        </w:rPr>
        <w:t xml:space="preserve"> </w:t>
      </w:r>
      <w:r w:rsidRPr="4881F02C">
        <w:rPr>
          <w:rFonts w:ascii="Times New Roman" w:hAnsi="Times New Roman" w:cs="Times New Roman"/>
          <w:noProof/>
          <w:sz w:val="24"/>
          <w:szCs w:val="24"/>
        </w:rPr>
        <w:t>(measurement mode, sleeping mode or wireless programming mode) the board</w:t>
      </w:r>
      <w:r w:rsidRPr="4881F02C">
        <w:rPr>
          <w:rFonts w:ascii="Times New Roman" w:hAnsi="Times New Roman" w:cs="Times New Roman"/>
          <w:sz w:val="24"/>
          <w:szCs w:val="24"/>
        </w:rPr>
        <w:t xml:space="preserve"> is currently </w:t>
      </w:r>
      <w:r w:rsidRPr="00927C75">
        <w:rPr>
          <w:rFonts w:ascii="Times New Roman" w:hAnsi="Times New Roman" w:cs="Times New Roman"/>
          <w:noProof/>
          <w:sz w:val="24"/>
          <w:szCs w:val="24"/>
        </w:rPr>
        <w:t>in</w:t>
      </w:r>
      <w:r w:rsidRPr="4881F02C">
        <w:rPr>
          <w:rFonts w:ascii="Times New Roman" w:hAnsi="Times New Roman" w:cs="Times New Roman"/>
          <w:noProof/>
          <w:sz w:val="24"/>
          <w:szCs w:val="24"/>
        </w:rPr>
        <w:t xml:space="preserve">. </w:t>
      </w:r>
      <w:r w:rsidRPr="4881F02C">
        <w:rPr>
          <w:rFonts w:ascii="Times New Roman" w:hAnsi="Times New Roman" w:cs="Times New Roman"/>
          <w:sz w:val="24"/>
          <w:szCs w:val="24"/>
        </w:rPr>
        <w:t xml:space="preserve">The controller also controls the signals going to the power control circuits for the entire circuit board. </w:t>
      </w:r>
      <w:r w:rsidRPr="4881F02C">
        <w:rPr>
          <w:rFonts w:ascii="Times New Roman" w:hAnsi="Times New Roman" w:cs="Times New Roman"/>
          <w:noProof/>
          <w:sz w:val="24"/>
          <w:szCs w:val="24"/>
        </w:rPr>
        <w:t>Each</w:t>
      </w:r>
      <w:r w:rsidRPr="4881F02C">
        <w:rPr>
          <w:rFonts w:ascii="Times New Roman" w:hAnsi="Times New Roman" w:cs="Times New Roman"/>
          <w:sz w:val="24"/>
          <w:szCs w:val="24"/>
        </w:rPr>
        <w:t xml:space="preserve"> functional circuit (sensors for example) can be </w:t>
      </w:r>
      <w:r w:rsidRPr="4881F02C">
        <w:rPr>
          <w:rFonts w:ascii="Times New Roman" w:hAnsi="Times New Roman" w:cs="Times New Roman"/>
          <w:noProof/>
          <w:sz w:val="24"/>
          <w:szCs w:val="24"/>
        </w:rPr>
        <w:t>turned</w:t>
      </w:r>
      <w:r w:rsidRPr="4881F02C">
        <w:rPr>
          <w:rFonts w:ascii="Times New Roman" w:hAnsi="Times New Roman" w:cs="Times New Roman"/>
          <w:sz w:val="24"/>
          <w:szCs w:val="24"/>
        </w:rPr>
        <w:t xml:space="preserve"> on or off to save power. The circuit diagram of the controller </w:t>
      </w:r>
      <w:r w:rsidRPr="00927C75">
        <w:rPr>
          <w:rFonts w:ascii="Times New Roman" w:hAnsi="Times New Roman" w:cs="Times New Roman"/>
          <w:noProof/>
          <w:sz w:val="24"/>
          <w:szCs w:val="24"/>
        </w:rPr>
        <w:t>is shown</w:t>
      </w:r>
      <w:r w:rsidRPr="4881F02C">
        <w:rPr>
          <w:rFonts w:ascii="Times New Roman" w:hAnsi="Times New Roman" w:cs="Times New Roman"/>
          <w:sz w:val="24"/>
          <w:szCs w:val="24"/>
        </w:rPr>
        <w:t xml:space="preserve"> in Fig. 4.</w:t>
      </w:r>
    </w:p>
    <w:p w14:paraId="6FF7CE76" w14:textId="00201565" w:rsidR="00DF07DC" w:rsidRPr="00875687" w:rsidRDefault="006332E0"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69E17046" wp14:editId="19C379B4">
            <wp:extent cx="4532244" cy="3053939"/>
            <wp:effectExtent l="0" t="0" r="1905" b="0"/>
            <wp:docPr id="1" name="Picture 4">
              <a:extLst xmlns:a="http://schemas.openxmlformats.org/drawingml/2006/main">
                <a:ext uri="{FF2B5EF4-FFF2-40B4-BE49-F238E27FC236}">
                  <a16:creationId xmlns:a16="http://schemas.microsoft.com/office/drawing/2014/main" id="{935E76C6-28DE-4423-A9B3-4E2AAE24ED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935E76C6-28DE-4423-A9B3-4E2AAE24EDC3}"/>
                        </a:ext>
                      </a:extLst>
                    </pic:cNvPr>
                    <pic:cNvPicPr>
                      <a:picLocks noChangeAspect="1"/>
                    </pic:cNvPicPr>
                  </pic:nvPicPr>
                  <pic:blipFill>
                    <a:blip r:embed="rId11" cstate="print">
                      <a:biLevel thresh="50000"/>
                      <a:extLst>
                        <a:ext uri="{28A0092B-C50C-407E-A947-70E740481C1C}">
                          <a14:useLocalDpi xmlns:a14="http://schemas.microsoft.com/office/drawing/2010/main" val="0"/>
                        </a:ext>
                      </a:extLst>
                    </a:blip>
                    <a:stretch>
                      <a:fillRect/>
                    </a:stretch>
                  </pic:blipFill>
                  <pic:spPr>
                    <a:xfrm>
                      <a:off x="0" y="0"/>
                      <a:ext cx="4556665" cy="3070394"/>
                    </a:xfrm>
                    <a:prstGeom prst="rect">
                      <a:avLst/>
                    </a:prstGeom>
                  </pic:spPr>
                </pic:pic>
              </a:graphicData>
            </a:graphic>
          </wp:inline>
        </w:drawing>
      </w:r>
    </w:p>
    <w:p w14:paraId="6E458503" w14:textId="1EB83D34" w:rsidR="00243B6B" w:rsidRPr="00875687" w:rsidRDefault="1A23A488" w:rsidP="00134F1D">
      <w:pPr>
        <w:pStyle w:val="Caption"/>
        <w:spacing w:before="0" w:after="0" w:line="480" w:lineRule="auto"/>
      </w:pPr>
      <w:r w:rsidRPr="1A23A488">
        <w:rPr>
          <w:noProof/>
        </w:rPr>
        <w:t>Fig. 3.</w:t>
      </w:r>
      <w:r>
        <w:t xml:space="preserve"> Overview circuitry of the </w:t>
      </w:r>
      <w:proofErr w:type="spellStart"/>
      <w:r>
        <w:t>SmartFarm</w:t>
      </w:r>
      <w:proofErr w:type="spellEnd"/>
      <w:r>
        <w:t xml:space="preserve"> DAQ board</w:t>
      </w:r>
    </w:p>
    <w:p w14:paraId="3BB17EC4" w14:textId="66760762" w:rsidR="0031163D" w:rsidRPr="00875687" w:rsidRDefault="009522B8"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59062A18" wp14:editId="3302F348">
            <wp:extent cx="5478449" cy="3412354"/>
            <wp:effectExtent l="0" t="0" r="8255" b="0"/>
            <wp:docPr id="2" name="Picture 4">
              <a:extLst xmlns:a="http://schemas.openxmlformats.org/drawingml/2006/main">
                <a:ext uri="{FF2B5EF4-FFF2-40B4-BE49-F238E27FC236}">
                  <a16:creationId xmlns:a16="http://schemas.microsoft.com/office/drawing/2014/main" id="{29E97261-2D56-4AF2-ACFA-8CFB0CFABA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29E97261-2D56-4AF2-ACFA-8CFB0CFABA29}"/>
                        </a:ext>
                      </a:extLst>
                    </pic:cNvPr>
                    <pic:cNvPicPr>
                      <a:picLocks noChangeAspect="1"/>
                    </pic:cNvPicPr>
                  </pic:nvPicPr>
                  <pic:blipFill rotWithShape="1">
                    <a:blip r:embed="rId12">
                      <a:biLevel thresh="50000"/>
                      <a:extLst>
                        <a:ext uri="{28A0092B-C50C-407E-A947-70E740481C1C}">
                          <a14:useLocalDpi xmlns:a14="http://schemas.microsoft.com/office/drawing/2010/main" val="0"/>
                        </a:ext>
                      </a:extLst>
                    </a:blip>
                    <a:srcRect l="3775" t="2936" r="2117" b="1113"/>
                    <a:stretch/>
                  </pic:blipFill>
                  <pic:spPr bwMode="auto">
                    <a:xfrm>
                      <a:off x="0" y="0"/>
                      <a:ext cx="5494952" cy="3422634"/>
                    </a:xfrm>
                    <a:prstGeom prst="rect">
                      <a:avLst/>
                    </a:prstGeom>
                    <a:ln>
                      <a:noFill/>
                    </a:ln>
                    <a:extLst>
                      <a:ext uri="{53640926-AAD7-44D8-BBD7-CCE9431645EC}">
                        <a14:shadowObscured xmlns:a14="http://schemas.microsoft.com/office/drawing/2010/main"/>
                      </a:ext>
                    </a:extLst>
                  </pic:spPr>
                </pic:pic>
              </a:graphicData>
            </a:graphic>
          </wp:inline>
        </w:drawing>
      </w:r>
    </w:p>
    <w:p w14:paraId="5B6F3716" w14:textId="22B8A752" w:rsidR="007A2D7B" w:rsidRPr="00875687" w:rsidRDefault="4881F02C" w:rsidP="00134F1D">
      <w:pPr>
        <w:pStyle w:val="Caption"/>
        <w:spacing w:before="0" w:after="0" w:line="480" w:lineRule="auto"/>
      </w:pPr>
      <w:r>
        <w:t>Fig. 4. Controller circuit diagram</w:t>
      </w:r>
    </w:p>
    <w:p w14:paraId="0FCA5E8B" w14:textId="0EC34652" w:rsidR="0031163D" w:rsidRPr="00875687" w:rsidRDefault="4881F02C" w:rsidP="00134F1D">
      <w:pPr>
        <w:pStyle w:val="Heading1"/>
        <w:numPr>
          <w:ilvl w:val="0"/>
          <w:numId w:val="0"/>
        </w:numPr>
        <w:spacing w:after="0" w:line="480" w:lineRule="auto"/>
        <w:rPr>
          <w:rFonts w:ascii="Times New Roman" w:hAnsi="Times New Roman" w:cs="Times New Roman"/>
          <w:i/>
          <w:iCs/>
          <w:sz w:val="24"/>
          <w:szCs w:val="24"/>
        </w:rPr>
      </w:pPr>
      <w:bookmarkStart w:id="3" w:name="_Toc489863390"/>
      <w:r w:rsidRPr="4881F02C">
        <w:rPr>
          <w:rFonts w:ascii="Times New Roman" w:hAnsi="Times New Roman" w:cs="Times New Roman"/>
          <w:i/>
          <w:iCs/>
          <w:sz w:val="24"/>
          <w:szCs w:val="24"/>
        </w:rPr>
        <w:t xml:space="preserve">DAQ </w:t>
      </w:r>
      <w:r w:rsidRPr="4881F02C">
        <w:rPr>
          <w:rFonts w:ascii="Times New Roman" w:hAnsi="Times New Roman" w:cs="Times New Roman"/>
          <w:i/>
          <w:iCs/>
          <w:noProof/>
          <w:sz w:val="24"/>
          <w:szCs w:val="24"/>
        </w:rPr>
        <w:t>microcontroller</w:t>
      </w:r>
      <w:r w:rsidRPr="4881F02C">
        <w:rPr>
          <w:rFonts w:ascii="Times New Roman" w:hAnsi="Times New Roman" w:cs="Times New Roman"/>
          <w:i/>
          <w:iCs/>
          <w:sz w:val="24"/>
          <w:szCs w:val="24"/>
        </w:rPr>
        <w:t xml:space="preserve"> circuit</w:t>
      </w:r>
      <w:bookmarkEnd w:id="3"/>
    </w:p>
    <w:p w14:paraId="171ACE28" w14:textId="5F793CEE" w:rsidR="007650D3"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DAQ </w:t>
      </w:r>
      <w:r w:rsidR="00DD21D1" w:rsidRPr="00DD21D1">
        <w:rPr>
          <w:rFonts w:ascii="Times New Roman" w:hAnsi="Times New Roman" w:cs="Times New Roman"/>
          <w:noProof/>
          <w:sz w:val="24"/>
          <w:szCs w:val="24"/>
        </w:rPr>
        <w:t>micr</w:t>
      </w:r>
      <w:r w:rsidR="00DD21D1">
        <w:rPr>
          <w:rFonts w:ascii="Times New Roman" w:hAnsi="Times New Roman" w:cs="Times New Roman"/>
          <w:noProof/>
          <w:sz w:val="24"/>
          <w:szCs w:val="24"/>
        </w:rPr>
        <w:t>oc</w:t>
      </w:r>
      <w:r w:rsidR="00DD21D1" w:rsidRPr="00DD21D1">
        <w:rPr>
          <w:rFonts w:ascii="Times New Roman" w:hAnsi="Times New Roman" w:cs="Times New Roman"/>
          <w:noProof/>
          <w:sz w:val="24"/>
          <w:szCs w:val="24"/>
        </w:rPr>
        <w:t>ontroller</w:t>
      </w:r>
      <w:r w:rsidRPr="1A23A488">
        <w:rPr>
          <w:rFonts w:ascii="Times New Roman" w:hAnsi="Times New Roman" w:cs="Times New Roman"/>
          <w:sz w:val="24"/>
          <w:szCs w:val="24"/>
        </w:rPr>
        <w:t xml:space="preserve"> is used to take measurements from sensors, monitor the solar panel voltage and the rechargeable battery voltage levels. The DAQ chip supports I</w:t>
      </w:r>
      <w:r w:rsidRPr="00DD21D1">
        <w:rPr>
          <w:rFonts w:ascii="Times New Roman" w:hAnsi="Times New Roman" w:cs="Times New Roman"/>
          <w:sz w:val="24"/>
          <w:szCs w:val="24"/>
          <w:vertAlign w:val="superscript"/>
        </w:rPr>
        <w:t>2</w:t>
      </w:r>
      <w:r w:rsidRPr="1A23A488">
        <w:rPr>
          <w:rFonts w:ascii="Times New Roman" w:hAnsi="Times New Roman" w:cs="Times New Roman"/>
          <w:sz w:val="24"/>
          <w:szCs w:val="24"/>
        </w:rPr>
        <w:t xml:space="preserve">C, Serial, SPI, analog voltage/current measurement, </w:t>
      </w:r>
      <w:r w:rsidRPr="1A23A488">
        <w:rPr>
          <w:rFonts w:ascii="Times New Roman" w:hAnsi="Times New Roman" w:cs="Times New Roman"/>
          <w:noProof/>
          <w:sz w:val="24"/>
          <w:szCs w:val="24"/>
        </w:rPr>
        <w:t>SDI12,</w:t>
      </w:r>
      <w:r w:rsidRPr="1A23A488">
        <w:rPr>
          <w:rFonts w:ascii="Times New Roman" w:hAnsi="Times New Roman" w:cs="Times New Roman"/>
          <w:sz w:val="24"/>
          <w:szCs w:val="24"/>
        </w:rPr>
        <w:t xml:space="preserve"> and 1Wire sensors. For Watermark</w:t>
      </w:r>
      <w:r w:rsidR="00DD21D1" w:rsidRPr="00D2589F">
        <w:rPr>
          <w:rFonts w:ascii="Times New Roman" w:hAnsi="Times New Roman" w:cs="Times New Roman"/>
          <w:sz w:val="24"/>
          <w:szCs w:val="24"/>
        </w:rPr>
        <w:t>®</w:t>
      </w:r>
      <w:r w:rsidRPr="1A23A488">
        <w:rPr>
          <w:rFonts w:ascii="Times New Roman" w:hAnsi="Times New Roman" w:cs="Times New Roman"/>
          <w:color w:val="000000" w:themeColor="text1"/>
          <w:sz w:val="24"/>
          <w:szCs w:val="24"/>
        </w:rPr>
        <w:t xml:space="preserve"> SS200 </w:t>
      </w:r>
      <w:r w:rsidRPr="1A23A488">
        <w:rPr>
          <w:rFonts w:ascii="Times New Roman" w:hAnsi="Times New Roman" w:cs="Times New Roman"/>
          <w:sz w:val="24"/>
          <w:szCs w:val="24"/>
        </w:rPr>
        <w:t xml:space="preserve">sensors, the board has a built-in AC excitation circuit to power </w:t>
      </w:r>
      <w:r w:rsidRPr="1A23A488">
        <w:rPr>
          <w:rFonts w:ascii="Times New Roman" w:hAnsi="Times New Roman" w:cs="Times New Roman"/>
          <w:noProof/>
          <w:sz w:val="24"/>
          <w:szCs w:val="24"/>
        </w:rPr>
        <w:t>eight</w:t>
      </w:r>
      <w:r w:rsidRPr="1A23A488">
        <w:rPr>
          <w:rFonts w:ascii="Times New Roman" w:hAnsi="Times New Roman" w:cs="Times New Roman"/>
          <w:sz w:val="24"/>
          <w:szCs w:val="24"/>
        </w:rPr>
        <w:t xml:space="preserve"> sensors using a 74HC4051 mux chip. </w:t>
      </w:r>
      <w:r w:rsidRPr="1A23A488">
        <w:rPr>
          <w:rFonts w:ascii="Times New Roman" w:hAnsi="Times New Roman" w:cs="Times New Roman"/>
          <w:noProof/>
          <w:sz w:val="24"/>
          <w:szCs w:val="24"/>
        </w:rPr>
        <w:t xml:space="preserve">All I/O pins of the microcontroller </w:t>
      </w:r>
      <w:r w:rsidRPr="00927C75">
        <w:rPr>
          <w:rFonts w:ascii="Times New Roman" w:hAnsi="Times New Roman" w:cs="Times New Roman"/>
          <w:noProof/>
          <w:sz w:val="24"/>
          <w:szCs w:val="24"/>
        </w:rPr>
        <w:t>are protected</w:t>
      </w:r>
      <w:r w:rsidRPr="1A23A488">
        <w:rPr>
          <w:rFonts w:ascii="Times New Roman" w:hAnsi="Times New Roman" w:cs="Times New Roman"/>
          <w:sz w:val="24"/>
          <w:szCs w:val="24"/>
        </w:rPr>
        <w:t xml:space="preserve"> with </w:t>
      </w:r>
      <w:r w:rsidR="00DD21D1">
        <w:rPr>
          <w:rFonts w:ascii="Times New Roman" w:hAnsi="Times New Roman" w:cs="Times New Roman"/>
          <w:sz w:val="24"/>
          <w:szCs w:val="24"/>
        </w:rPr>
        <w:t xml:space="preserve">resettable </w:t>
      </w:r>
      <w:r w:rsidRPr="1A23A488">
        <w:rPr>
          <w:rFonts w:ascii="Times New Roman" w:hAnsi="Times New Roman" w:cs="Times New Roman"/>
          <w:sz w:val="24"/>
          <w:szCs w:val="24"/>
        </w:rPr>
        <w:t xml:space="preserve">thermo-fuses for overcurrent protection, and </w:t>
      </w:r>
      <w:r w:rsidR="00DD21D1">
        <w:rPr>
          <w:rFonts w:ascii="Times New Roman" w:hAnsi="Times New Roman" w:cs="Times New Roman"/>
          <w:sz w:val="24"/>
          <w:szCs w:val="24"/>
        </w:rPr>
        <w:t xml:space="preserve">3.3V </w:t>
      </w:r>
      <w:r w:rsidRPr="1A23A488">
        <w:rPr>
          <w:rFonts w:ascii="Times New Roman" w:hAnsi="Times New Roman" w:cs="Times New Roman"/>
          <w:sz w:val="24"/>
          <w:szCs w:val="24"/>
        </w:rPr>
        <w:t xml:space="preserve">Zener diodes for overvoltage protection. The circuit diagram of the DAQ circuit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5.</w:t>
      </w:r>
    </w:p>
    <w:p w14:paraId="0460D2BD" w14:textId="44748027" w:rsidR="0031163D" w:rsidRPr="00875687" w:rsidRDefault="00B0272D"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44652E69" wp14:editId="7D94FB89">
            <wp:extent cx="5312496" cy="3241417"/>
            <wp:effectExtent l="0" t="0" r="2540" b="0"/>
            <wp:docPr id="9" name="Picture 4">
              <a:extLst xmlns:a="http://schemas.openxmlformats.org/drawingml/2006/main">
                <a:ext uri="{FF2B5EF4-FFF2-40B4-BE49-F238E27FC236}">
                  <a16:creationId xmlns:a16="http://schemas.microsoft.com/office/drawing/2014/main" id="{7CFF7788-0C10-4BFA-BBE3-C977AF1CF2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CFF7788-0C10-4BFA-BBE3-C977AF1CF206}"/>
                        </a:ext>
                      </a:extLst>
                    </pic:cNvPr>
                    <pic:cNvPicPr>
                      <a:picLocks noChangeAspect="1"/>
                    </pic:cNvPicPr>
                  </pic:nvPicPr>
                  <pic:blipFill>
                    <a:blip r:embed="rId13">
                      <a:biLevel thresh="50000"/>
                      <a:extLst>
                        <a:ext uri="{28A0092B-C50C-407E-A947-70E740481C1C}">
                          <a14:useLocalDpi xmlns:a14="http://schemas.microsoft.com/office/drawing/2010/main" val="0"/>
                        </a:ext>
                      </a:extLst>
                    </a:blip>
                    <a:stretch>
                      <a:fillRect/>
                    </a:stretch>
                  </pic:blipFill>
                  <pic:spPr>
                    <a:xfrm>
                      <a:off x="0" y="0"/>
                      <a:ext cx="5318825" cy="3245278"/>
                    </a:xfrm>
                    <a:prstGeom prst="rect">
                      <a:avLst/>
                    </a:prstGeom>
                  </pic:spPr>
                </pic:pic>
              </a:graphicData>
            </a:graphic>
          </wp:inline>
        </w:drawing>
      </w:r>
    </w:p>
    <w:p w14:paraId="521DD806" w14:textId="4A1C3063" w:rsidR="00DD6CF8" w:rsidRPr="00875687" w:rsidRDefault="4881F02C" w:rsidP="00134F1D">
      <w:pPr>
        <w:keepNext/>
        <w:spacing w:after="0" w:line="480" w:lineRule="auto"/>
        <w:jc w:val="center"/>
        <w:rPr>
          <w:rFonts w:ascii="Times New Roman" w:hAnsi="Times New Roman" w:cs="Times New Roman"/>
          <w:sz w:val="20"/>
          <w:szCs w:val="20"/>
        </w:rPr>
      </w:pPr>
      <w:r w:rsidRPr="4881F02C">
        <w:rPr>
          <w:rFonts w:ascii="Times New Roman" w:hAnsi="Times New Roman" w:cs="Times New Roman"/>
          <w:sz w:val="20"/>
          <w:szCs w:val="20"/>
        </w:rPr>
        <w:t xml:space="preserve">Fig. 5. DAQ </w:t>
      </w:r>
      <w:r w:rsidRPr="4881F02C">
        <w:rPr>
          <w:rFonts w:ascii="Times New Roman" w:hAnsi="Times New Roman" w:cs="Times New Roman"/>
          <w:noProof/>
          <w:sz w:val="20"/>
          <w:szCs w:val="20"/>
        </w:rPr>
        <w:t>microcontroller</w:t>
      </w:r>
      <w:r w:rsidRPr="4881F02C">
        <w:rPr>
          <w:rFonts w:ascii="Times New Roman" w:hAnsi="Times New Roman" w:cs="Times New Roman"/>
          <w:sz w:val="20"/>
          <w:szCs w:val="20"/>
        </w:rPr>
        <w:t xml:space="preserve"> circuit diagram</w:t>
      </w:r>
    </w:p>
    <w:p w14:paraId="6CB5B9C5" w14:textId="77777777" w:rsidR="00DD6CF8" w:rsidRPr="00875687" w:rsidRDefault="4881F02C" w:rsidP="00134F1D">
      <w:pPr>
        <w:pStyle w:val="Heading1"/>
        <w:numPr>
          <w:ilvl w:val="0"/>
          <w:numId w:val="0"/>
        </w:numPr>
        <w:spacing w:after="0" w:line="480" w:lineRule="auto"/>
        <w:ind w:left="360" w:hanging="360"/>
        <w:jc w:val="both"/>
        <w:rPr>
          <w:rFonts w:ascii="Times New Roman" w:hAnsi="Times New Roman" w:cs="Times New Roman"/>
          <w:i/>
          <w:iCs/>
          <w:sz w:val="24"/>
          <w:szCs w:val="24"/>
        </w:rPr>
      </w:pPr>
      <w:bookmarkStart w:id="4" w:name="_Toc489863387"/>
      <w:r w:rsidRPr="4881F02C">
        <w:rPr>
          <w:rFonts w:ascii="Times New Roman" w:hAnsi="Times New Roman" w:cs="Times New Roman"/>
          <w:i/>
          <w:iCs/>
          <w:sz w:val="24"/>
          <w:szCs w:val="24"/>
        </w:rPr>
        <w:t>Power Control Circuit</w:t>
      </w:r>
      <w:bookmarkEnd w:id="4"/>
    </w:p>
    <w:p w14:paraId="12A4B201" w14:textId="3AA102AB" w:rsidR="00DD6CF8" w:rsidRPr="00875687" w:rsidRDefault="4881F02C" w:rsidP="00134F1D">
      <w:pPr>
        <w:spacing w:after="0" w:line="480" w:lineRule="auto"/>
        <w:jc w:val="both"/>
        <w:rPr>
          <w:rFonts w:ascii="Times New Roman" w:hAnsi="Times New Roman" w:cs="Times New Roman"/>
          <w:sz w:val="24"/>
          <w:szCs w:val="24"/>
        </w:rPr>
      </w:pPr>
      <w:r w:rsidRPr="4881F02C">
        <w:rPr>
          <w:rFonts w:ascii="Times New Roman" w:hAnsi="Times New Roman" w:cs="Times New Roman"/>
          <w:sz w:val="24"/>
          <w:szCs w:val="24"/>
        </w:rPr>
        <w:t xml:space="preserve">The controller microcontroller manages the power of all the </w:t>
      </w:r>
      <w:r w:rsidRPr="4881F02C">
        <w:rPr>
          <w:rFonts w:ascii="Times New Roman" w:hAnsi="Times New Roman" w:cs="Times New Roman"/>
          <w:noProof/>
          <w:sz w:val="24"/>
          <w:szCs w:val="24"/>
        </w:rPr>
        <w:t>circuits</w:t>
      </w:r>
      <w:r w:rsidRPr="4881F02C">
        <w:rPr>
          <w:rFonts w:ascii="Times New Roman" w:hAnsi="Times New Roman" w:cs="Times New Roman"/>
          <w:sz w:val="24"/>
          <w:szCs w:val="24"/>
        </w:rPr>
        <w:t xml:space="preserve"> through a transistor-transistor pair circuit. The power control circuit utilizes MOSFETs and NPN transistors to control the power of sensors and the DAQ chip (shown in Fig. 6). When the DAQ board is in the measurement and data transmission mode (depending on </w:t>
      </w:r>
      <w:r w:rsidRPr="4881F02C">
        <w:rPr>
          <w:rFonts w:ascii="Times New Roman" w:hAnsi="Times New Roman" w:cs="Times New Roman"/>
          <w:noProof/>
          <w:sz w:val="24"/>
          <w:szCs w:val="24"/>
        </w:rPr>
        <w:t>the number</w:t>
      </w:r>
      <w:r w:rsidRPr="4881F02C">
        <w:rPr>
          <w:rFonts w:ascii="Times New Roman" w:hAnsi="Times New Roman" w:cs="Times New Roman"/>
          <w:sz w:val="24"/>
          <w:szCs w:val="24"/>
        </w:rPr>
        <w:t xml:space="preserve"> of sensors, sensor types, and wireless modules), it draws 37 mA to 250 mA, </w:t>
      </w:r>
      <w:r w:rsidRPr="4881F02C">
        <w:rPr>
          <w:rFonts w:ascii="Times New Roman" w:hAnsi="Times New Roman" w:cs="Times New Roman"/>
          <w:noProof/>
          <w:sz w:val="24"/>
          <w:szCs w:val="24"/>
        </w:rPr>
        <w:t>approximately</w:t>
      </w:r>
      <w:r w:rsidRPr="4881F02C">
        <w:rPr>
          <w:rFonts w:ascii="Times New Roman" w:hAnsi="Times New Roman" w:cs="Times New Roman"/>
          <w:sz w:val="24"/>
          <w:szCs w:val="24"/>
        </w:rPr>
        <w:t xml:space="preserve"> 3.8 mA in the standby mode, and 1.3 mA in the sleep mode.</w:t>
      </w:r>
    </w:p>
    <w:p w14:paraId="310A1B95" w14:textId="77777777" w:rsidR="006005C3" w:rsidRPr="00875687" w:rsidRDefault="4881F02C" w:rsidP="00134F1D">
      <w:pPr>
        <w:pStyle w:val="Heading1"/>
        <w:numPr>
          <w:ilvl w:val="0"/>
          <w:numId w:val="0"/>
        </w:numPr>
        <w:spacing w:after="0" w:line="480" w:lineRule="auto"/>
        <w:ind w:left="360" w:hanging="360"/>
        <w:jc w:val="both"/>
        <w:rPr>
          <w:rFonts w:ascii="Times New Roman" w:hAnsi="Times New Roman" w:cs="Times New Roman"/>
          <w:i/>
          <w:iCs/>
          <w:sz w:val="24"/>
          <w:szCs w:val="24"/>
        </w:rPr>
      </w:pPr>
      <w:bookmarkStart w:id="5" w:name="_Toc489863388"/>
      <w:r w:rsidRPr="4881F02C">
        <w:rPr>
          <w:rFonts w:ascii="Times New Roman" w:hAnsi="Times New Roman" w:cs="Times New Roman"/>
          <w:i/>
          <w:iCs/>
          <w:sz w:val="24"/>
          <w:szCs w:val="24"/>
        </w:rPr>
        <w:t>Charge Controller Circuit</w:t>
      </w:r>
      <w:bookmarkEnd w:id="5"/>
    </w:p>
    <w:p w14:paraId="7EAE0749" w14:textId="2411B120" w:rsidR="006005C3" w:rsidRPr="00875687" w:rsidRDefault="4881F02C" w:rsidP="00134F1D">
      <w:pPr>
        <w:spacing w:after="0" w:line="480" w:lineRule="auto"/>
        <w:jc w:val="both"/>
        <w:rPr>
          <w:rFonts w:ascii="Times New Roman" w:hAnsi="Times New Roman" w:cs="Times New Roman"/>
          <w:sz w:val="24"/>
          <w:szCs w:val="24"/>
        </w:rPr>
      </w:pPr>
      <w:r w:rsidRPr="4881F02C">
        <w:rPr>
          <w:rFonts w:ascii="Times New Roman" w:hAnsi="Times New Roman" w:cs="Times New Roman"/>
          <w:sz w:val="24"/>
          <w:szCs w:val="24"/>
        </w:rPr>
        <w:t xml:space="preserve">The charge control circuit manages the power system </w:t>
      </w:r>
      <w:r w:rsidRPr="4881F02C">
        <w:rPr>
          <w:rFonts w:ascii="Times New Roman" w:hAnsi="Times New Roman" w:cs="Times New Roman"/>
          <w:noProof/>
          <w:sz w:val="24"/>
          <w:szCs w:val="24"/>
        </w:rPr>
        <w:t>of</w:t>
      </w:r>
      <w:r w:rsidRPr="4881F02C">
        <w:rPr>
          <w:rFonts w:ascii="Times New Roman" w:hAnsi="Times New Roman" w:cs="Times New Roman"/>
          <w:sz w:val="24"/>
          <w:szCs w:val="24"/>
        </w:rPr>
        <w:t xml:space="preserve"> the DAQ board. An MCP73831 Li-ion, </w:t>
      </w:r>
      <w:r w:rsidRPr="4881F02C">
        <w:rPr>
          <w:rFonts w:ascii="Times New Roman" w:hAnsi="Times New Roman" w:cs="Times New Roman"/>
          <w:noProof/>
          <w:sz w:val="24"/>
          <w:szCs w:val="24"/>
        </w:rPr>
        <w:t>Li-polymer</w:t>
      </w:r>
      <w:r w:rsidRPr="4881F02C">
        <w:rPr>
          <w:rFonts w:ascii="Times New Roman" w:hAnsi="Times New Roman" w:cs="Times New Roman"/>
          <w:sz w:val="24"/>
          <w:szCs w:val="24"/>
        </w:rPr>
        <w:t xml:space="preserve"> charge management </w:t>
      </w:r>
      <w:r w:rsidRPr="4881F02C">
        <w:rPr>
          <w:rFonts w:ascii="Times New Roman" w:hAnsi="Times New Roman" w:cs="Times New Roman"/>
          <w:noProof/>
          <w:sz w:val="24"/>
          <w:szCs w:val="24"/>
        </w:rPr>
        <w:t>controller,</w:t>
      </w:r>
      <w:r w:rsidRPr="4881F02C">
        <w:rPr>
          <w:rFonts w:ascii="Times New Roman" w:hAnsi="Times New Roman" w:cs="Times New Roman"/>
          <w:sz w:val="24"/>
          <w:szCs w:val="24"/>
        </w:rPr>
        <w:t xml:space="preserve"> is used to charge a single-cell 3.7v </w:t>
      </w:r>
      <w:r w:rsidRPr="4881F02C">
        <w:rPr>
          <w:rFonts w:ascii="Times New Roman" w:hAnsi="Times New Roman" w:cs="Times New Roman"/>
          <w:noProof/>
          <w:sz w:val="24"/>
          <w:szCs w:val="24"/>
        </w:rPr>
        <w:t>Li-ion</w:t>
      </w:r>
      <w:r w:rsidRPr="4881F02C">
        <w:rPr>
          <w:rFonts w:ascii="Times New Roman" w:hAnsi="Times New Roman" w:cs="Times New Roman"/>
          <w:sz w:val="24"/>
          <w:szCs w:val="24"/>
        </w:rPr>
        <w:t xml:space="preserve"> battery using a 5V solar panel. The 3.3V switching voltage regulator maintains 3.3V to power the entire circuit board (shown in Fig. 7).</w:t>
      </w:r>
    </w:p>
    <w:p w14:paraId="62E0FD15" w14:textId="6572A0C1" w:rsidR="00DD6CF8" w:rsidRPr="00875687" w:rsidRDefault="000A106D"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lastRenderedPageBreak/>
        <w:drawing>
          <wp:inline distT="0" distB="0" distL="0" distR="0" wp14:anchorId="0458551C" wp14:editId="360B1C9D">
            <wp:extent cx="5217129" cy="3086246"/>
            <wp:effectExtent l="0" t="0" r="3175" b="0"/>
            <wp:docPr id="10" name="Picture 4">
              <a:extLst xmlns:a="http://schemas.openxmlformats.org/drawingml/2006/main">
                <a:ext uri="{FF2B5EF4-FFF2-40B4-BE49-F238E27FC236}">
                  <a16:creationId xmlns:a16="http://schemas.microsoft.com/office/drawing/2014/main" id="{3249E820-98FD-4D75-8EF2-E6CD4F7C7B7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3249E820-98FD-4D75-8EF2-E6CD4F7C7B73}"/>
                        </a:ext>
                      </a:extLst>
                    </pic:cNvPr>
                    <pic:cNvPicPr>
                      <a:picLocks noChangeAspect="1"/>
                    </pic:cNvPicPr>
                  </pic:nvPicPr>
                  <pic:blipFill>
                    <a:blip r:embed="rId14" cstate="print">
                      <a:biLevel thresh="50000"/>
                      <a:extLst>
                        <a:ext uri="{28A0092B-C50C-407E-A947-70E740481C1C}">
                          <a14:useLocalDpi xmlns:a14="http://schemas.microsoft.com/office/drawing/2010/main" val="0"/>
                        </a:ext>
                      </a:extLst>
                    </a:blip>
                    <a:stretch>
                      <a:fillRect/>
                    </a:stretch>
                  </pic:blipFill>
                  <pic:spPr>
                    <a:xfrm>
                      <a:off x="0" y="0"/>
                      <a:ext cx="5260849" cy="3112109"/>
                    </a:xfrm>
                    <a:prstGeom prst="rect">
                      <a:avLst/>
                    </a:prstGeom>
                  </pic:spPr>
                </pic:pic>
              </a:graphicData>
            </a:graphic>
          </wp:inline>
        </w:drawing>
      </w:r>
    </w:p>
    <w:p w14:paraId="6C59F581" w14:textId="18073953" w:rsidR="00DD6CF8" w:rsidRPr="00875687" w:rsidRDefault="4881F02C" w:rsidP="00134F1D">
      <w:pPr>
        <w:pStyle w:val="Caption"/>
        <w:spacing w:before="0" w:after="0" w:line="480" w:lineRule="auto"/>
      </w:pPr>
      <w:r>
        <w:t>Fig. 6. Power control circuit</w:t>
      </w:r>
    </w:p>
    <w:p w14:paraId="6261C5D1" w14:textId="2C865357" w:rsidR="00DD6CF8" w:rsidRPr="00875687" w:rsidRDefault="006005C3" w:rsidP="00134F1D">
      <w:pPr>
        <w:keepNext/>
        <w:spacing w:after="0" w:line="480" w:lineRule="auto"/>
        <w:jc w:val="center"/>
        <w:rPr>
          <w:rFonts w:ascii="Times New Roman" w:hAnsi="Times New Roman" w:cs="Times New Roman"/>
          <w:sz w:val="24"/>
          <w:szCs w:val="24"/>
        </w:rPr>
      </w:pPr>
      <w:r w:rsidRPr="00875687">
        <w:rPr>
          <w:rFonts w:ascii="Times New Roman" w:hAnsi="Times New Roman" w:cs="Times New Roman"/>
          <w:noProof/>
          <w:sz w:val="24"/>
          <w:szCs w:val="24"/>
        </w:rPr>
        <w:drawing>
          <wp:inline distT="0" distB="0" distL="0" distR="0" wp14:anchorId="3837F8D6" wp14:editId="1D923EE6">
            <wp:extent cx="3949310" cy="3117407"/>
            <wp:effectExtent l="0" t="0" r="0" b="6985"/>
            <wp:docPr id="11" name="Picture 6">
              <a:extLst xmlns:a="http://schemas.openxmlformats.org/drawingml/2006/main">
                <a:ext uri="{FF2B5EF4-FFF2-40B4-BE49-F238E27FC236}">
                  <a16:creationId xmlns:a16="http://schemas.microsoft.com/office/drawing/2014/main" id="{2B4C19DF-ED81-49A3-AC11-D697566454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2B4C19DF-ED81-49A3-AC11-D697566454AC}"/>
                        </a:ext>
                      </a:extLst>
                    </pic:cNvPr>
                    <pic:cNvPicPr>
                      <a:picLocks noChangeAspect="1"/>
                    </pic:cNvPicPr>
                  </pic:nvPicPr>
                  <pic:blipFill rotWithShape="1">
                    <a:blip r:embed="rId15">
                      <a:biLevel thresh="50000"/>
                      <a:extLst>
                        <a:ext uri="{28A0092B-C50C-407E-A947-70E740481C1C}">
                          <a14:useLocalDpi xmlns:a14="http://schemas.microsoft.com/office/drawing/2010/main" val="0"/>
                        </a:ext>
                      </a:extLst>
                    </a:blip>
                    <a:srcRect l="2032" t="3360" r="3504" b="2959"/>
                    <a:stretch/>
                  </pic:blipFill>
                  <pic:spPr bwMode="auto">
                    <a:xfrm>
                      <a:off x="0" y="0"/>
                      <a:ext cx="3972705" cy="3135874"/>
                    </a:xfrm>
                    <a:prstGeom prst="rect">
                      <a:avLst/>
                    </a:prstGeom>
                    <a:ln>
                      <a:noFill/>
                    </a:ln>
                    <a:extLst>
                      <a:ext uri="{53640926-AAD7-44D8-BBD7-CCE9431645EC}">
                        <a14:shadowObscured xmlns:a14="http://schemas.microsoft.com/office/drawing/2010/main"/>
                      </a:ext>
                    </a:extLst>
                  </pic:spPr>
                </pic:pic>
              </a:graphicData>
            </a:graphic>
          </wp:inline>
        </w:drawing>
      </w:r>
    </w:p>
    <w:p w14:paraId="13FEB71E" w14:textId="0F1DDA9D" w:rsidR="00DD6CF8" w:rsidRPr="00875687" w:rsidRDefault="4881F02C" w:rsidP="00134F1D">
      <w:pPr>
        <w:pStyle w:val="Caption"/>
        <w:spacing w:before="0" w:after="0" w:line="480" w:lineRule="auto"/>
      </w:pPr>
      <w:r>
        <w:t>Fig. 7. Charge controller circuit</w:t>
      </w:r>
    </w:p>
    <w:p w14:paraId="60053B81" w14:textId="1168B15D" w:rsidR="004D1ED2"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printed circuit board design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w:t>
      </w:r>
      <w:r w:rsidRPr="1A23A488">
        <w:rPr>
          <w:rFonts w:ascii="Times New Roman" w:hAnsi="Times New Roman" w:cs="Times New Roman"/>
          <w:noProof/>
          <w:sz w:val="24"/>
          <w:szCs w:val="24"/>
        </w:rPr>
        <w:t>8,</w:t>
      </w:r>
      <w:r w:rsidRPr="1A23A488">
        <w:rPr>
          <w:rFonts w:ascii="Times New Roman" w:hAnsi="Times New Roman" w:cs="Times New Roman"/>
          <w:sz w:val="24"/>
          <w:szCs w:val="24"/>
        </w:rPr>
        <w:t xml:space="preserve"> and the final manufactured circuit board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9. Surface mount electronic components are chosen to reduce the board size, and </w:t>
      </w:r>
      <w:proofErr w:type="spellStart"/>
      <w:r w:rsidRPr="1A23A488">
        <w:rPr>
          <w:rFonts w:ascii="Times New Roman" w:hAnsi="Times New Roman" w:cs="Times New Roman"/>
          <w:sz w:val="24"/>
          <w:szCs w:val="24"/>
        </w:rPr>
        <w:lastRenderedPageBreak/>
        <w:t>screwless</w:t>
      </w:r>
      <w:proofErr w:type="spellEnd"/>
      <w:r w:rsidRPr="1A23A488">
        <w:rPr>
          <w:rFonts w:ascii="Times New Roman" w:hAnsi="Times New Roman" w:cs="Times New Roman"/>
          <w:sz w:val="24"/>
          <w:szCs w:val="24"/>
        </w:rPr>
        <w:t xml:space="preserve"> terminal blocks are used to connect sensor leads. The enclosure is waterproof and has a </w:t>
      </w:r>
      <w:r w:rsidRPr="00DD21D1">
        <w:rPr>
          <w:rFonts w:ascii="Times New Roman" w:hAnsi="Times New Roman" w:cs="Times New Roman"/>
          <w:noProof/>
          <w:sz w:val="24"/>
          <w:szCs w:val="24"/>
        </w:rPr>
        <w:t>clear</w:t>
      </w:r>
      <w:r w:rsidR="00DD21D1">
        <w:rPr>
          <w:rFonts w:ascii="Times New Roman" w:hAnsi="Times New Roman" w:cs="Times New Roman"/>
          <w:noProof/>
          <w:sz w:val="24"/>
          <w:szCs w:val="24"/>
        </w:rPr>
        <w:t xml:space="preserve"> </w:t>
      </w:r>
      <w:r w:rsidRPr="00DD21D1">
        <w:rPr>
          <w:rFonts w:ascii="Times New Roman" w:hAnsi="Times New Roman" w:cs="Times New Roman"/>
          <w:noProof/>
          <w:sz w:val="24"/>
          <w:szCs w:val="24"/>
        </w:rPr>
        <w:t>cover</w:t>
      </w:r>
      <w:r w:rsidRPr="1A23A488">
        <w:rPr>
          <w:rFonts w:ascii="Times New Roman" w:hAnsi="Times New Roman" w:cs="Times New Roman"/>
          <w:sz w:val="24"/>
          <w:szCs w:val="24"/>
        </w:rPr>
        <w:t xml:space="preserve"> that protects the solar panel</w:t>
      </w:r>
      <w:r w:rsidR="00DD21D1">
        <w:rPr>
          <w:rFonts w:ascii="Times New Roman" w:hAnsi="Times New Roman" w:cs="Times New Roman"/>
          <w:sz w:val="24"/>
          <w:szCs w:val="24"/>
        </w:rPr>
        <w:t xml:space="preserve"> and the circuit board</w:t>
      </w:r>
      <w:r w:rsidRPr="1A23A488">
        <w:rPr>
          <w:rFonts w:ascii="Times New Roman" w:hAnsi="Times New Roman" w:cs="Times New Roman"/>
          <w:sz w:val="24"/>
          <w:szCs w:val="24"/>
        </w:rPr>
        <w:t xml:space="preserve">.  </w:t>
      </w:r>
    </w:p>
    <w:p w14:paraId="7CD01B3D" w14:textId="77777777" w:rsidR="00B50287" w:rsidRPr="00875687" w:rsidRDefault="00B50287" w:rsidP="00134F1D">
      <w:pPr>
        <w:spacing w:after="0" w:line="480" w:lineRule="auto"/>
        <w:jc w:val="center"/>
        <w:rPr>
          <w:rFonts w:ascii="Times New Roman" w:hAnsi="Times New Roman" w:cs="Times New Roman"/>
          <w:sz w:val="24"/>
          <w:szCs w:val="24"/>
        </w:rPr>
      </w:pPr>
      <w:r w:rsidRPr="00875687">
        <w:rPr>
          <w:rFonts w:ascii="Times New Roman" w:hAnsi="Times New Roman" w:cs="Times New Roman"/>
          <w:noProof/>
        </w:rPr>
        <w:drawing>
          <wp:inline distT="0" distB="0" distL="0" distR="0" wp14:anchorId="56B1F875" wp14:editId="678D4A19">
            <wp:extent cx="2622620" cy="1638297"/>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saturation sat="0"/>
                              </a14:imgEffect>
                            </a14:imgLayer>
                          </a14:imgProps>
                        </a:ext>
                      </a:extLst>
                    </a:blip>
                    <a:stretch>
                      <a:fillRect/>
                    </a:stretch>
                  </pic:blipFill>
                  <pic:spPr>
                    <a:xfrm>
                      <a:off x="0" y="0"/>
                      <a:ext cx="2655403" cy="1658776"/>
                    </a:xfrm>
                    <a:prstGeom prst="rect">
                      <a:avLst/>
                    </a:prstGeom>
                  </pic:spPr>
                </pic:pic>
              </a:graphicData>
            </a:graphic>
          </wp:inline>
        </w:drawing>
      </w:r>
      <w:r w:rsidRPr="00875687">
        <w:rPr>
          <w:rFonts w:ascii="Times New Roman" w:hAnsi="Times New Roman" w:cs="Times New Roman"/>
          <w:sz w:val="24"/>
          <w:szCs w:val="24"/>
        </w:rPr>
        <w:t xml:space="preserve"> </w:t>
      </w:r>
      <w:r w:rsidRPr="00875687">
        <w:rPr>
          <w:rFonts w:ascii="Times New Roman" w:hAnsi="Times New Roman" w:cs="Times New Roman"/>
          <w:noProof/>
        </w:rPr>
        <w:drawing>
          <wp:inline distT="0" distB="0" distL="0" distR="0" wp14:anchorId="76524A53" wp14:editId="6C3E33D6">
            <wp:extent cx="2664671" cy="1637237"/>
            <wp:effectExtent l="0" t="0" r="254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2696401" cy="1656732"/>
                    </a:xfrm>
                    <a:prstGeom prst="rect">
                      <a:avLst/>
                    </a:prstGeom>
                  </pic:spPr>
                </pic:pic>
              </a:graphicData>
            </a:graphic>
          </wp:inline>
        </w:drawing>
      </w:r>
    </w:p>
    <w:p w14:paraId="27874928" w14:textId="68627983" w:rsidR="007B64E7" w:rsidRPr="00875687" w:rsidRDefault="4881F02C" w:rsidP="00134F1D">
      <w:pPr>
        <w:spacing w:after="0" w:line="480" w:lineRule="auto"/>
        <w:jc w:val="center"/>
        <w:rPr>
          <w:rFonts w:ascii="Times New Roman" w:hAnsi="Times New Roman" w:cs="Times New Roman"/>
          <w:sz w:val="24"/>
          <w:szCs w:val="24"/>
        </w:rPr>
      </w:pPr>
      <w:r w:rsidRPr="4881F02C">
        <w:rPr>
          <w:rFonts w:ascii="Times New Roman" w:hAnsi="Times New Roman" w:cs="Times New Roman"/>
          <w:sz w:val="24"/>
          <w:szCs w:val="24"/>
        </w:rPr>
        <w:t>a)                                                                             b)</w:t>
      </w:r>
    </w:p>
    <w:p w14:paraId="3E05DF10" w14:textId="1BCC31B6" w:rsidR="02076CFC" w:rsidRDefault="02076CFC" w:rsidP="00134F1D">
      <w:pPr>
        <w:pStyle w:val="Caption"/>
        <w:spacing w:before="0" w:after="0" w:line="480" w:lineRule="auto"/>
      </w:pPr>
      <w:r>
        <w:t xml:space="preserve">Fig. 8. </w:t>
      </w:r>
      <w:r w:rsidRPr="02076CFC">
        <w:rPr>
          <w:noProof/>
        </w:rPr>
        <w:t>Printed circuit board design.</w:t>
      </w:r>
      <w:r>
        <w:t xml:space="preserve">  </w:t>
      </w:r>
      <w:r w:rsidRPr="02076CFC">
        <w:rPr>
          <w:noProof/>
        </w:rPr>
        <w:t>a</w:t>
      </w:r>
      <w:r>
        <w:t>) top side, b) bottom side</w:t>
      </w:r>
    </w:p>
    <w:p w14:paraId="0B83AC70" w14:textId="45B22A11" w:rsidR="02076CFC" w:rsidRDefault="02076CFC" w:rsidP="00134F1D">
      <w:pPr>
        <w:spacing w:after="0" w:line="480" w:lineRule="auto"/>
        <w:jc w:val="center"/>
      </w:pPr>
      <w:r>
        <w:rPr>
          <w:noProof/>
        </w:rPr>
        <w:drawing>
          <wp:inline distT="0" distB="0" distL="0" distR="0" wp14:anchorId="2001024E" wp14:editId="68722CCE">
            <wp:extent cx="2064937" cy="1567091"/>
            <wp:effectExtent l="0" t="0" r="0" b="0"/>
            <wp:docPr id="141099680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0" cstate="print">
                      <a:extLst>
                        <a:ext uri="{28A0092B-C50C-407E-A947-70E740481C1C}">
                          <a14:useLocalDpi xmlns:a14="http://schemas.microsoft.com/office/drawing/2010/main" val="0"/>
                        </a:ext>
                      </a:extLst>
                    </a:blip>
                    <a:srcRect l="18750" r="22756" b="21082"/>
                    <a:stretch>
                      <a:fillRect/>
                    </a:stretch>
                  </pic:blipFill>
                  <pic:spPr>
                    <a:xfrm>
                      <a:off x="0" y="0"/>
                      <a:ext cx="2076666" cy="1575992"/>
                    </a:xfrm>
                    <a:prstGeom prst="rect">
                      <a:avLst/>
                    </a:prstGeom>
                  </pic:spPr>
                </pic:pic>
              </a:graphicData>
            </a:graphic>
          </wp:inline>
        </w:drawing>
      </w:r>
    </w:p>
    <w:p w14:paraId="43319691" w14:textId="323179BC" w:rsidR="00D33858" w:rsidRDefault="1A23A488" w:rsidP="00134F1D">
      <w:pPr>
        <w:pStyle w:val="Caption"/>
        <w:spacing w:before="0" w:after="0" w:line="480" w:lineRule="auto"/>
      </w:pPr>
      <w:r w:rsidRPr="1A23A488">
        <w:rPr>
          <w:noProof/>
        </w:rPr>
        <w:t>Fig. 9.</w:t>
      </w:r>
      <w:r>
        <w:t xml:space="preserve"> </w:t>
      </w:r>
      <w:proofErr w:type="spellStart"/>
      <w:r>
        <w:t>SmartFarm</w:t>
      </w:r>
      <w:proofErr w:type="spellEnd"/>
      <w:r>
        <w:t xml:space="preserve"> DAQ circuit board</w:t>
      </w:r>
    </w:p>
    <w:p w14:paraId="2F17E5A2" w14:textId="77777777" w:rsidR="00DD21D1" w:rsidRPr="00DD21D1" w:rsidRDefault="00DD21D1" w:rsidP="00134F1D">
      <w:pPr>
        <w:spacing w:after="0" w:line="480" w:lineRule="auto"/>
      </w:pPr>
    </w:p>
    <w:p w14:paraId="6112DB16" w14:textId="41B225AE" w:rsidR="00D33858" w:rsidRPr="00875687" w:rsidRDefault="4881F02C" w:rsidP="00134F1D">
      <w:pPr>
        <w:keepNext/>
        <w:spacing w:after="0" w:line="480" w:lineRule="auto"/>
        <w:rPr>
          <w:rFonts w:ascii="Times New Roman" w:hAnsi="Times New Roman" w:cs="Times New Roman"/>
          <w:b/>
          <w:bCs/>
          <w:sz w:val="24"/>
          <w:szCs w:val="24"/>
        </w:rPr>
      </w:pPr>
      <w:r w:rsidRPr="4881F02C">
        <w:rPr>
          <w:rFonts w:ascii="Times New Roman" w:hAnsi="Times New Roman" w:cs="Times New Roman"/>
          <w:b/>
          <w:bCs/>
          <w:sz w:val="24"/>
          <w:szCs w:val="24"/>
        </w:rPr>
        <w:t>2.2 Software design</w:t>
      </w:r>
    </w:p>
    <w:p w14:paraId="49555ACC" w14:textId="286113BA" w:rsidR="00810B21" w:rsidRPr="00875687" w:rsidRDefault="4881F02C" w:rsidP="00134F1D">
      <w:pPr>
        <w:spacing w:after="0" w:line="480" w:lineRule="auto"/>
        <w:jc w:val="both"/>
        <w:rPr>
          <w:rFonts w:ascii="Times New Roman" w:hAnsi="Times New Roman" w:cs="Times New Roman"/>
          <w:sz w:val="24"/>
          <w:szCs w:val="24"/>
        </w:rPr>
      </w:pPr>
      <w:bookmarkStart w:id="6" w:name="_Toc489863404"/>
      <w:bookmarkStart w:id="7" w:name="_Toc489863400"/>
      <w:r w:rsidRPr="4881F02C">
        <w:rPr>
          <w:rFonts w:ascii="Times New Roman" w:hAnsi="Times New Roman" w:cs="Times New Roman"/>
          <w:sz w:val="24"/>
          <w:szCs w:val="24"/>
        </w:rPr>
        <w:t xml:space="preserve">The DAQ software </w:t>
      </w:r>
      <w:r w:rsidR="00472D6F">
        <w:rPr>
          <w:rFonts w:ascii="Times New Roman" w:hAnsi="Times New Roman" w:cs="Times New Roman"/>
          <w:sz w:val="24"/>
          <w:szCs w:val="24"/>
        </w:rPr>
        <w:t>consists</w:t>
      </w:r>
      <w:r w:rsidRPr="4881F02C">
        <w:rPr>
          <w:rFonts w:ascii="Times New Roman" w:hAnsi="Times New Roman" w:cs="Times New Roman"/>
          <w:sz w:val="24"/>
          <w:szCs w:val="24"/>
        </w:rPr>
        <w:t xml:space="preserve"> of </w:t>
      </w:r>
      <w:r w:rsidR="00472D6F">
        <w:rPr>
          <w:rFonts w:ascii="Times New Roman" w:hAnsi="Times New Roman" w:cs="Times New Roman"/>
          <w:sz w:val="24"/>
          <w:szCs w:val="24"/>
        </w:rPr>
        <w:t>three</w:t>
      </w:r>
      <w:r w:rsidRPr="4881F02C">
        <w:rPr>
          <w:rFonts w:ascii="Times New Roman" w:hAnsi="Times New Roman" w:cs="Times New Roman"/>
          <w:sz w:val="24"/>
          <w:szCs w:val="24"/>
        </w:rPr>
        <w:t xml:space="preserve"> main parts – the DAQ firmware</w:t>
      </w:r>
      <w:r w:rsidR="00472D6F">
        <w:rPr>
          <w:rFonts w:ascii="Times New Roman" w:hAnsi="Times New Roman" w:cs="Times New Roman"/>
          <w:sz w:val="24"/>
          <w:szCs w:val="24"/>
        </w:rPr>
        <w:t xml:space="preserve">, </w:t>
      </w:r>
      <w:r w:rsidRPr="4881F02C">
        <w:rPr>
          <w:rFonts w:ascii="Times New Roman" w:hAnsi="Times New Roman" w:cs="Times New Roman"/>
          <w:sz w:val="24"/>
          <w:szCs w:val="24"/>
        </w:rPr>
        <w:t xml:space="preserve">the web-based </w:t>
      </w:r>
      <w:r w:rsidR="00472D6F">
        <w:rPr>
          <w:rFonts w:ascii="Times New Roman" w:hAnsi="Times New Roman" w:cs="Times New Roman"/>
          <w:sz w:val="24"/>
          <w:szCs w:val="24"/>
        </w:rPr>
        <w:t>board programmer, and the web-based radio programmer</w:t>
      </w:r>
      <w:r w:rsidRPr="4881F02C">
        <w:rPr>
          <w:rFonts w:ascii="Times New Roman" w:hAnsi="Times New Roman" w:cs="Times New Roman"/>
          <w:sz w:val="24"/>
          <w:szCs w:val="24"/>
        </w:rPr>
        <w:t>.</w:t>
      </w:r>
      <w:r w:rsidRPr="4881F02C">
        <w:rPr>
          <w:rFonts w:ascii="Times New Roman" w:hAnsi="Times New Roman" w:cs="Times New Roman"/>
          <w:noProof/>
          <w:sz w:val="24"/>
          <w:szCs w:val="24"/>
        </w:rPr>
        <w:t xml:space="preserve"> The firmware controls sensor data collection, sleep scheduling, power management, over-the-air firmware updates. The web-based </w:t>
      </w:r>
      <w:r w:rsidR="00801707">
        <w:rPr>
          <w:rFonts w:ascii="Times New Roman" w:hAnsi="Times New Roman" w:cs="Times New Roman"/>
          <w:noProof/>
          <w:sz w:val="24"/>
          <w:szCs w:val="24"/>
        </w:rPr>
        <w:t xml:space="preserve">board programmer </w:t>
      </w:r>
      <w:r w:rsidRPr="4881F02C">
        <w:rPr>
          <w:rFonts w:ascii="Times New Roman" w:hAnsi="Times New Roman" w:cs="Times New Roman"/>
          <w:noProof/>
          <w:sz w:val="24"/>
          <w:szCs w:val="24"/>
        </w:rPr>
        <w:t>is used to program the DAQ boards over-the-air, and it also can be used to show DAQ board status.</w:t>
      </w:r>
      <w:r w:rsidR="00801707">
        <w:rPr>
          <w:rFonts w:ascii="Times New Roman" w:hAnsi="Times New Roman" w:cs="Times New Roman"/>
          <w:noProof/>
          <w:sz w:val="24"/>
          <w:szCs w:val="24"/>
        </w:rPr>
        <w:t xml:space="preserve"> The web-based radio programmer is used to view the status of each radio, reset radios remotely, and target individual boards for over-the-air firmware updates.</w:t>
      </w:r>
    </w:p>
    <w:p w14:paraId="5EFD9C97" w14:textId="00474602" w:rsidR="00C842FA" w:rsidRPr="00875687" w:rsidRDefault="4881F02C" w:rsidP="00134F1D">
      <w:pPr>
        <w:pStyle w:val="Heading1"/>
        <w:numPr>
          <w:ilvl w:val="0"/>
          <w:numId w:val="0"/>
        </w:numPr>
        <w:spacing w:after="0" w:line="480" w:lineRule="auto"/>
        <w:rPr>
          <w:rFonts w:ascii="Times New Roman" w:hAnsi="Times New Roman" w:cs="Times New Roman"/>
          <w:i/>
          <w:iCs/>
          <w:sz w:val="24"/>
          <w:szCs w:val="24"/>
        </w:rPr>
      </w:pPr>
      <w:r w:rsidRPr="4881F02C">
        <w:rPr>
          <w:rFonts w:ascii="Times New Roman" w:hAnsi="Times New Roman" w:cs="Times New Roman"/>
          <w:i/>
          <w:iCs/>
          <w:sz w:val="24"/>
          <w:szCs w:val="24"/>
        </w:rPr>
        <w:t>DAQ board firmware</w:t>
      </w:r>
      <w:bookmarkEnd w:id="6"/>
    </w:p>
    <w:p w14:paraId="3B4191F7" w14:textId="4D3C8163" w:rsidR="00C842FA"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lastRenderedPageBreak/>
        <w:t xml:space="preserve">The firmware creates </w:t>
      </w:r>
      <w:r w:rsidRPr="1A23A488">
        <w:rPr>
          <w:rFonts w:ascii="Times New Roman" w:hAnsi="Times New Roman" w:cs="Times New Roman"/>
          <w:noProof/>
          <w:sz w:val="24"/>
          <w:szCs w:val="24"/>
        </w:rPr>
        <w:t>an autonomous</w:t>
      </w:r>
      <w:r w:rsidRPr="1A23A488">
        <w:rPr>
          <w:rFonts w:ascii="Times New Roman" w:hAnsi="Times New Roman" w:cs="Times New Roman"/>
          <w:sz w:val="24"/>
          <w:szCs w:val="24"/>
        </w:rPr>
        <w:t xml:space="preserve"> software that robustly collects environment data from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board. The library </w:t>
      </w:r>
      <w:r w:rsidRPr="1A23A488">
        <w:rPr>
          <w:rFonts w:ascii="Times New Roman" w:hAnsi="Times New Roman" w:cs="Times New Roman"/>
          <w:noProof/>
          <w:sz w:val="24"/>
          <w:szCs w:val="24"/>
        </w:rPr>
        <w:t>is designed to be</w:t>
      </w:r>
      <w:r w:rsidRPr="1A23A488">
        <w:rPr>
          <w:rFonts w:ascii="Times New Roman" w:hAnsi="Times New Roman" w:cs="Times New Roman"/>
          <w:sz w:val="24"/>
          <w:szCs w:val="24"/>
        </w:rPr>
        <w:t xml:space="preserve"> plug-and-play, so it has the functions to scan all available sensors connected to each of the sensor port and read data automatically without further programming. The library also contains </w:t>
      </w:r>
      <w:r w:rsidRPr="1A23A488">
        <w:rPr>
          <w:rFonts w:ascii="Times New Roman" w:hAnsi="Times New Roman" w:cs="Times New Roman"/>
          <w:noProof/>
          <w:sz w:val="24"/>
          <w:szCs w:val="24"/>
        </w:rPr>
        <w:t>functions</w:t>
      </w:r>
      <w:r w:rsidRPr="1A23A488">
        <w:rPr>
          <w:rFonts w:ascii="Times New Roman" w:hAnsi="Times New Roman" w:cs="Times New Roman"/>
          <w:sz w:val="24"/>
          <w:szCs w:val="24"/>
        </w:rPr>
        <w:t xml:space="preserve"> for ease-of-use, upon users’ desire of creating their programs for interfacing with the DAQ board. The DAQ board firmware </w:t>
      </w:r>
      <w:r w:rsidRPr="1A23A488">
        <w:rPr>
          <w:rFonts w:ascii="Times New Roman" w:hAnsi="Times New Roman" w:cs="Times New Roman"/>
          <w:noProof/>
          <w:sz w:val="24"/>
          <w:szCs w:val="24"/>
        </w:rPr>
        <w:t>flowchart</w:t>
      </w:r>
      <w:r w:rsidRPr="1A23A488">
        <w:rPr>
          <w:rFonts w:ascii="Times New Roman" w:hAnsi="Times New Roman" w:cs="Times New Roman"/>
          <w:sz w:val="24"/>
          <w:szCs w:val="24"/>
        </w:rPr>
        <w:t xml:space="preserve">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10. The library </w:t>
      </w:r>
      <w:r w:rsidRPr="00927C75">
        <w:rPr>
          <w:rFonts w:ascii="Times New Roman" w:hAnsi="Times New Roman" w:cs="Times New Roman"/>
          <w:noProof/>
          <w:sz w:val="24"/>
          <w:szCs w:val="24"/>
        </w:rPr>
        <w:t>is written</w:t>
      </w:r>
      <w:r w:rsidRPr="1A23A488">
        <w:rPr>
          <w:rFonts w:ascii="Times New Roman" w:hAnsi="Times New Roman" w:cs="Times New Roman"/>
          <w:sz w:val="24"/>
          <w:szCs w:val="24"/>
        </w:rPr>
        <w:t xml:space="preserve"> in C++, and it is compatible with Arduino C. Users</w:t>
      </w:r>
      <w:r w:rsidRPr="1A23A488">
        <w:rPr>
          <w:rFonts w:ascii="Times New Roman" w:hAnsi="Times New Roman" w:cs="Times New Roman"/>
          <w:color w:val="FF0000"/>
          <w:sz w:val="24"/>
          <w:szCs w:val="24"/>
        </w:rPr>
        <w:t xml:space="preserve"> </w:t>
      </w:r>
      <w:r w:rsidRPr="1A23A488">
        <w:rPr>
          <w:rFonts w:ascii="Times New Roman" w:hAnsi="Times New Roman" w:cs="Times New Roman"/>
          <w:sz w:val="24"/>
          <w:szCs w:val="24"/>
        </w:rPr>
        <w:t>can use or modify the library for advanced function</w:t>
      </w:r>
      <w:r w:rsidR="00D1394F">
        <w:rPr>
          <w:rFonts w:ascii="Times New Roman" w:hAnsi="Times New Roman" w:cs="Times New Roman"/>
          <w:sz w:val="24"/>
          <w:szCs w:val="24"/>
        </w:rPr>
        <w:t>ality</w:t>
      </w:r>
      <w:r w:rsidRPr="1A23A488">
        <w:rPr>
          <w:rFonts w:ascii="Times New Roman" w:hAnsi="Times New Roman" w:cs="Times New Roman"/>
          <w:sz w:val="24"/>
          <w:szCs w:val="24"/>
        </w:rPr>
        <w:t>.</w:t>
      </w:r>
      <w:bookmarkStart w:id="8" w:name="_Toc489863402"/>
    </w:p>
    <w:p w14:paraId="611DE086" w14:textId="09F75ADC" w:rsidR="00DA5193" w:rsidRPr="00875687" w:rsidRDefault="4881F02C" w:rsidP="00134F1D">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 xml:space="preserve">Web-based </w:t>
      </w:r>
      <w:r w:rsidR="00616DEB">
        <w:rPr>
          <w:rFonts w:ascii="Times New Roman" w:hAnsi="Times New Roman" w:cs="Times New Roman"/>
          <w:i/>
          <w:iCs/>
          <w:sz w:val="24"/>
          <w:szCs w:val="24"/>
        </w:rPr>
        <w:t>Board Programmer</w:t>
      </w:r>
    </w:p>
    <w:p w14:paraId="7C40068C" w14:textId="6F9FB4C2" w:rsidR="00DA5193" w:rsidRPr="00875687"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base station </w:t>
      </w:r>
      <w:r w:rsidRPr="1A23A488">
        <w:rPr>
          <w:rFonts w:ascii="Times New Roman" w:hAnsi="Times New Roman" w:cs="Times New Roman"/>
          <w:noProof/>
          <w:sz w:val="24"/>
          <w:szCs w:val="24"/>
        </w:rPr>
        <w:t>is designed</w:t>
      </w:r>
      <w:r w:rsidRPr="1A23A488">
        <w:rPr>
          <w:rFonts w:ascii="Times New Roman" w:hAnsi="Times New Roman" w:cs="Times New Roman"/>
          <w:sz w:val="24"/>
          <w:szCs w:val="24"/>
        </w:rPr>
        <w:t xml:space="preserve"> using a Raspberry Pi, which is </w:t>
      </w:r>
      <w:r w:rsidRPr="1A23A488">
        <w:rPr>
          <w:rFonts w:ascii="Times New Roman" w:hAnsi="Times New Roman" w:cs="Times New Roman"/>
          <w:noProof/>
          <w:sz w:val="24"/>
          <w:szCs w:val="24"/>
        </w:rPr>
        <w:t>a very small</w:t>
      </w:r>
      <w:r w:rsidRPr="1A23A488">
        <w:rPr>
          <w:rFonts w:ascii="Times New Roman" w:hAnsi="Times New Roman" w:cs="Times New Roman"/>
          <w:sz w:val="24"/>
          <w:szCs w:val="24"/>
        </w:rPr>
        <w:t xml:space="preserve"> </w:t>
      </w:r>
      <w:r w:rsidRPr="1A23A488">
        <w:rPr>
          <w:rFonts w:ascii="Times New Roman" w:hAnsi="Times New Roman" w:cs="Times New Roman"/>
          <w:noProof/>
          <w:sz w:val="24"/>
          <w:szCs w:val="24"/>
        </w:rPr>
        <w:t>form-factor</w:t>
      </w:r>
      <w:r w:rsidRPr="1A23A488">
        <w:rPr>
          <w:rFonts w:ascii="Times New Roman" w:hAnsi="Times New Roman" w:cs="Times New Roman"/>
          <w:sz w:val="24"/>
          <w:szCs w:val="24"/>
        </w:rPr>
        <w:t xml:space="preserve"> computer. The Raspberry Pi 3 </w:t>
      </w:r>
      <w:r w:rsidR="003D1F26">
        <w:rPr>
          <w:rFonts w:ascii="Times New Roman" w:hAnsi="Times New Roman" w:cs="Times New Roman"/>
          <w:sz w:val="24"/>
          <w:szCs w:val="24"/>
        </w:rPr>
        <w:t>is utilized</w:t>
      </w:r>
      <w:r w:rsidRPr="1A23A488">
        <w:rPr>
          <w:rFonts w:ascii="Times New Roman" w:hAnsi="Times New Roman" w:cs="Times New Roman"/>
          <w:sz w:val="24"/>
          <w:szCs w:val="24"/>
        </w:rPr>
        <w:t xml:space="preserve"> as a gateway for the public cloud-based decision support system or a private cloud hosting machine. The </w:t>
      </w:r>
      <w:r w:rsidRPr="00927C75">
        <w:rPr>
          <w:rFonts w:ascii="Times New Roman" w:hAnsi="Times New Roman" w:cs="Times New Roman"/>
          <w:noProof/>
          <w:sz w:val="24"/>
          <w:szCs w:val="24"/>
        </w:rPr>
        <w:t>base station posts measurement data</w:t>
      </w:r>
      <w:r w:rsidRPr="1A23A488">
        <w:rPr>
          <w:rFonts w:ascii="Times New Roman" w:hAnsi="Times New Roman" w:cs="Times New Roman"/>
          <w:sz w:val="24"/>
          <w:szCs w:val="24"/>
        </w:rPr>
        <w:t xml:space="preserve"> from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nodes to the cloud with user inputs, and wirelessly </w:t>
      </w:r>
      <w:r w:rsidRPr="1A23A488">
        <w:rPr>
          <w:rFonts w:ascii="Times New Roman" w:hAnsi="Times New Roman" w:cs="Times New Roman"/>
          <w:noProof/>
          <w:sz w:val="24"/>
          <w:szCs w:val="24"/>
        </w:rPr>
        <w:t>programs</w:t>
      </w:r>
      <w:r w:rsidRPr="1A23A488">
        <w:rPr>
          <w:rFonts w:ascii="Times New Roman" w:hAnsi="Times New Roman" w:cs="Times New Roman"/>
          <w:sz w:val="24"/>
          <w:szCs w:val="24"/>
        </w:rPr>
        <w:t xml:space="preserve"> the board via the wireless network as needed. A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base station website was created, which allows the user </w:t>
      </w:r>
      <w:r w:rsidRPr="00927C75">
        <w:rPr>
          <w:rFonts w:ascii="Times New Roman" w:hAnsi="Times New Roman" w:cs="Times New Roman"/>
          <w:noProof/>
          <w:sz w:val="24"/>
          <w:szCs w:val="24"/>
        </w:rPr>
        <w:t>to easily program the SmartFarm DAQ board from the site</w:t>
      </w:r>
      <w:r w:rsidRPr="1A23A488">
        <w:rPr>
          <w:rFonts w:ascii="Times New Roman" w:hAnsi="Times New Roman" w:cs="Times New Roman"/>
          <w:sz w:val="24"/>
          <w:szCs w:val="24"/>
        </w:rPr>
        <w:t xml:space="preserve">. To </w:t>
      </w:r>
      <w:r w:rsidRPr="1A23A488">
        <w:rPr>
          <w:rFonts w:ascii="Times New Roman" w:hAnsi="Times New Roman" w:cs="Times New Roman"/>
          <w:noProof/>
          <w:sz w:val="24"/>
          <w:szCs w:val="24"/>
        </w:rPr>
        <w:t>program</w:t>
      </w:r>
      <w:r w:rsidRPr="1A23A488">
        <w:rPr>
          <w:rFonts w:ascii="Times New Roman" w:hAnsi="Times New Roman" w:cs="Times New Roman"/>
          <w:sz w:val="24"/>
          <w:szCs w:val="24"/>
        </w:rPr>
        <w:t xml:space="preserve"> the DAQ board using the web-based </w:t>
      </w:r>
      <w:r w:rsidR="00801707">
        <w:rPr>
          <w:rFonts w:ascii="Times New Roman" w:hAnsi="Times New Roman" w:cs="Times New Roman"/>
          <w:sz w:val="24"/>
          <w:szCs w:val="24"/>
        </w:rPr>
        <w:t>board programmer</w:t>
      </w:r>
      <w:r w:rsidRPr="1A23A488">
        <w:rPr>
          <w:rFonts w:ascii="Times New Roman" w:hAnsi="Times New Roman" w:cs="Times New Roman"/>
          <w:sz w:val="24"/>
          <w:szCs w:val="24"/>
        </w:rPr>
        <w:t>, users can access the base station website</w:t>
      </w:r>
      <w:r w:rsidR="00CC4C8C">
        <w:rPr>
          <w:rFonts w:ascii="Times New Roman" w:hAnsi="Times New Roman" w:cs="Times New Roman"/>
          <w:sz w:val="24"/>
          <w:szCs w:val="24"/>
        </w:rPr>
        <w:t>,</w:t>
      </w:r>
      <w:r w:rsidRPr="1A23A488">
        <w:rPr>
          <w:rFonts w:ascii="Times New Roman" w:hAnsi="Times New Roman" w:cs="Times New Roman"/>
          <w:sz w:val="24"/>
          <w:szCs w:val="24"/>
        </w:rPr>
        <w:t xml:space="preserve"> where the integrated development environment (IDE) appears. There are </w:t>
      </w:r>
      <w:r w:rsidR="003F408E">
        <w:rPr>
          <w:rFonts w:ascii="Times New Roman" w:hAnsi="Times New Roman" w:cs="Times New Roman"/>
          <w:sz w:val="24"/>
          <w:szCs w:val="24"/>
        </w:rPr>
        <w:t>two</w:t>
      </w:r>
      <w:r w:rsidRPr="1A23A488">
        <w:rPr>
          <w:rFonts w:ascii="Times New Roman" w:hAnsi="Times New Roman" w:cs="Times New Roman"/>
          <w:sz w:val="24"/>
          <w:szCs w:val="24"/>
        </w:rPr>
        <w:t xml:space="preserve"> ways </w:t>
      </w:r>
      <w:r w:rsidRPr="1A23A488">
        <w:rPr>
          <w:rFonts w:ascii="Times New Roman" w:hAnsi="Times New Roman" w:cs="Times New Roman"/>
          <w:noProof/>
          <w:sz w:val="24"/>
          <w:szCs w:val="24"/>
        </w:rPr>
        <w:t>to program the board</w:t>
      </w:r>
      <w:r w:rsidR="000D11B1">
        <w:rPr>
          <w:rFonts w:ascii="Times New Roman" w:hAnsi="Times New Roman" w:cs="Times New Roman"/>
          <w:noProof/>
          <w:sz w:val="24"/>
          <w:szCs w:val="24"/>
        </w:rPr>
        <w:t>s</w:t>
      </w:r>
      <w:r w:rsidRPr="1A23A488">
        <w:rPr>
          <w:rFonts w:ascii="Times New Roman" w:hAnsi="Times New Roman" w:cs="Times New Roman"/>
          <w:noProof/>
          <w:sz w:val="24"/>
          <w:szCs w:val="24"/>
        </w:rPr>
        <w:t xml:space="preserve"> wirelessly</w:t>
      </w:r>
      <w:r w:rsidRPr="1A23A488">
        <w:rPr>
          <w:rFonts w:ascii="Times New Roman" w:hAnsi="Times New Roman" w:cs="Times New Roman"/>
          <w:sz w:val="24"/>
          <w:szCs w:val="24"/>
        </w:rPr>
        <w:t xml:space="preserve">. First, users can use the </w:t>
      </w:r>
      <w:r w:rsidR="008A5180">
        <w:rPr>
          <w:rFonts w:ascii="Times New Roman" w:hAnsi="Times New Roman" w:cs="Times New Roman"/>
          <w:sz w:val="24"/>
          <w:szCs w:val="24"/>
        </w:rPr>
        <w:t>graphical selection</w:t>
      </w:r>
      <w:r w:rsidR="000D11B1">
        <w:rPr>
          <w:rFonts w:ascii="Times New Roman" w:hAnsi="Times New Roman" w:cs="Times New Roman"/>
          <w:sz w:val="24"/>
          <w:szCs w:val="24"/>
        </w:rPr>
        <w:t xml:space="preserve"> interface. This interface allows users to select sensors for each corresponding sensor port</w:t>
      </w:r>
      <w:r w:rsidRPr="1A23A488">
        <w:rPr>
          <w:rFonts w:ascii="Times New Roman" w:hAnsi="Times New Roman" w:cs="Times New Roman"/>
          <w:sz w:val="24"/>
          <w:szCs w:val="24"/>
        </w:rPr>
        <w:t xml:space="preserve">. This method eliminates the text-based programming and makes the </w:t>
      </w:r>
      <w:r w:rsidRPr="1A23A488">
        <w:rPr>
          <w:rFonts w:ascii="Times New Roman" w:hAnsi="Times New Roman" w:cs="Times New Roman"/>
          <w:noProof/>
          <w:sz w:val="24"/>
          <w:szCs w:val="24"/>
        </w:rPr>
        <w:t>programming</w:t>
      </w:r>
      <w:r w:rsidRPr="1A23A488">
        <w:rPr>
          <w:rFonts w:ascii="Times New Roman" w:hAnsi="Times New Roman" w:cs="Times New Roman"/>
          <w:sz w:val="24"/>
          <w:szCs w:val="24"/>
        </w:rPr>
        <w:t xml:space="preserve"> processing fast and easy</w:t>
      </w:r>
      <w:r w:rsidRPr="1A23A488">
        <w:rPr>
          <w:rFonts w:ascii="Times New Roman" w:hAnsi="Times New Roman" w:cs="Times New Roman"/>
          <w:noProof/>
          <w:sz w:val="24"/>
          <w:szCs w:val="24"/>
        </w:rPr>
        <w:t>. There</w:t>
      </w:r>
      <w:r w:rsidRPr="1A23A488">
        <w:rPr>
          <w:rFonts w:ascii="Times New Roman" w:hAnsi="Times New Roman" w:cs="Times New Roman"/>
          <w:sz w:val="24"/>
          <w:szCs w:val="24"/>
        </w:rPr>
        <w:t xml:space="preserve"> is no programming knowledge required in this process</w:t>
      </w:r>
      <w:r w:rsidR="000D11B1">
        <w:rPr>
          <w:rFonts w:ascii="Times New Roman" w:hAnsi="Times New Roman" w:cs="Times New Roman"/>
          <w:sz w:val="24"/>
          <w:szCs w:val="24"/>
        </w:rPr>
        <w:t>. Second</w:t>
      </w:r>
      <w:r w:rsidRPr="1A23A488">
        <w:rPr>
          <w:rFonts w:ascii="Times New Roman" w:hAnsi="Times New Roman" w:cs="Times New Roman"/>
          <w:sz w:val="24"/>
          <w:szCs w:val="24"/>
        </w:rPr>
        <w:t>, users can also choose to program the board using C++ (Arduino C compatible) in the web interface</w:t>
      </w:r>
      <w:r w:rsidR="000D11B1">
        <w:rPr>
          <w:rFonts w:ascii="Times New Roman" w:hAnsi="Times New Roman" w:cs="Times New Roman"/>
          <w:sz w:val="24"/>
          <w:szCs w:val="24"/>
        </w:rPr>
        <w:t>. T</w:t>
      </w:r>
      <w:r w:rsidRPr="1A23A488">
        <w:rPr>
          <w:rFonts w:ascii="Times New Roman" w:hAnsi="Times New Roman" w:cs="Times New Roman"/>
          <w:sz w:val="24"/>
          <w:szCs w:val="24"/>
        </w:rPr>
        <w:t xml:space="preserve">his method gives users more control of the board settings and </w:t>
      </w:r>
      <w:r w:rsidR="00D41A21" w:rsidRPr="1A23A488">
        <w:rPr>
          <w:rFonts w:ascii="Times New Roman" w:hAnsi="Times New Roman" w:cs="Times New Roman"/>
          <w:sz w:val="24"/>
          <w:szCs w:val="24"/>
        </w:rPr>
        <w:t>functions but</w:t>
      </w:r>
      <w:r w:rsidRPr="1A23A488">
        <w:rPr>
          <w:rFonts w:ascii="Times New Roman" w:hAnsi="Times New Roman" w:cs="Times New Roman"/>
          <w:sz w:val="24"/>
          <w:szCs w:val="24"/>
        </w:rPr>
        <w:t xml:space="preserve"> requires some programming knowledg</w:t>
      </w:r>
      <w:r w:rsidR="000D11B1">
        <w:rPr>
          <w:rFonts w:ascii="Times New Roman" w:hAnsi="Times New Roman" w:cs="Times New Roman"/>
          <w:sz w:val="24"/>
          <w:szCs w:val="24"/>
        </w:rPr>
        <w:t>e</w:t>
      </w:r>
      <w:r w:rsidRPr="1A23A488">
        <w:rPr>
          <w:rFonts w:ascii="Times New Roman" w:hAnsi="Times New Roman" w:cs="Times New Roman"/>
          <w:sz w:val="24"/>
          <w:szCs w:val="24"/>
        </w:rPr>
        <w:t>.</w:t>
      </w:r>
      <w:r w:rsidR="000D11B1">
        <w:rPr>
          <w:rFonts w:ascii="Times New Roman" w:hAnsi="Times New Roman" w:cs="Times New Roman"/>
          <w:color w:val="000000" w:themeColor="text1"/>
          <w:sz w:val="24"/>
          <w:szCs w:val="24"/>
        </w:rPr>
        <w:t xml:space="preserve"> A</w:t>
      </w:r>
      <w:r w:rsidR="000D11B1" w:rsidRPr="1A23A488">
        <w:rPr>
          <w:rFonts w:ascii="Times New Roman" w:hAnsi="Times New Roman" w:cs="Times New Roman"/>
          <w:color w:val="000000" w:themeColor="text1"/>
          <w:sz w:val="24"/>
          <w:szCs w:val="24"/>
        </w:rPr>
        <w:t xml:space="preserve"> Python script on the base station</w:t>
      </w:r>
      <w:r w:rsidR="000D11B1">
        <w:rPr>
          <w:rFonts w:ascii="Times New Roman" w:hAnsi="Times New Roman" w:cs="Times New Roman"/>
          <w:color w:val="000000" w:themeColor="text1"/>
          <w:sz w:val="24"/>
          <w:szCs w:val="24"/>
        </w:rPr>
        <w:t xml:space="preserve"> checks </w:t>
      </w:r>
      <w:r w:rsidR="00BF2301">
        <w:rPr>
          <w:rFonts w:ascii="Times New Roman" w:hAnsi="Times New Roman" w:cs="Times New Roman"/>
          <w:color w:val="000000" w:themeColor="text1"/>
          <w:sz w:val="24"/>
          <w:szCs w:val="24"/>
        </w:rPr>
        <w:t>for a</w:t>
      </w:r>
      <w:r w:rsidR="000D11B1">
        <w:rPr>
          <w:rFonts w:ascii="Times New Roman" w:hAnsi="Times New Roman" w:cs="Times New Roman"/>
          <w:color w:val="000000" w:themeColor="text1"/>
          <w:sz w:val="24"/>
          <w:szCs w:val="24"/>
        </w:rPr>
        <w:t xml:space="preserve"> new </w:t>
      </w:r>
      <w:r w:rsidR="00D41A21">
        <w:rPr>
          <w:rFonts w:ascii="Times New Roman" w:hAnsi="Times New Roman" w:cs="Times New Roman"/>
          <w:color w:val="000000" w:themeColor="text1"/>
          <w:sz w:val="24"/>
          <w:szCs w:val="24"/>
        </w:rPr>
        <w:t>program</w:t>
      </w:r>
      <w:r w:rsidR="00BF2301">
        <w:rPr>
          <w:rFonts w:ascii="Times New Roman" w:hAnsi="Times New Roman" w:cs="Times New Roman"/>
          <w:color w:val="000000" w:themeColor="text1"/>
          <w:sz w:val="24"/>
          <w:szCs w:val="24"/>
        </w:rPr>
        <w:t>,</w:t>
      </w:r>
      <w:r w:rsidR="00D41A21">
        <w:rPr>
          <w:rFonts w:ascii="Times New Roman" w:hAnsi="Times New Roman" w:cs="Times New Roman"/>
          <w:color w:val="000000" w:themeColor="text1"/>
          <w:sz w:val="24"/>
          <w:szCs w:val="24"/>
        </w:rPr>
        <w:t xml:space="preserve"> </w:t>
      </w:r>
      <w:r w:rsidR="000D11B1">
        <w:rPr>
          <w:rFonts w:ascii="Times New Roman" w:hAnsi="Times New Roman" w:cs="Times New Roman"/>
          <w:color w:val="000000" w:themeColor="text1"/>
          <w:sz w:val="24"/>
          <w:szCs w:val="24"/>
        </w:rPr>
        <w:t>uses the open source project Platformio to compile</w:t>
      </w:r>
      <w:r w:rsidR="00BF2301">
        <w:rPr>
          <w:rFonts w:ascii="Times New Roman" w:hAnsi="Times New Roman" w:cs="Times New Roman"/>
          <w:color w:val="000000" w:themeColor="text1"/>
          <w:sz w:val="24"/>
          <w:szCs w:val="24"/>
        </w:rPr>
        <w:t xml:space="preserve"> the program,</w:t>
      </w:r>
      <w:r w:rsidR="000D11B1">
        <w:rPr>
          <w:rFonts w:ascii="Times New Roman" w:hAnsi="Times New Roman" w:cs="Times New Roman"/>
          <w:color w:val="000000" w:themeColor="text1"/>
          <w:sz w:val="24"/>
          <w:szCs w:val="24"/>
        </w:rPr>
        <w:t xml:space="preserve"> and upload</w:t>
      </w:r>
      <w:r w:rsidR="00BF2301">
        <w:rPr>
          <w:rFonts w:ascii="Times New Roman" w:hAnsi="Times New Roman" w:cs="Times New Roman"/>
          <w:color w:val="000000" w:themeColor="text1"/>
          <w:sz w:val="24"/>
          <w:szCs w:val="24"/>
        </w:rPr>
        <w:t>s</w:t>
      </w:r>
      <w:r w:rsidR="000D11B1">
        <w:rPr>
          <w:rFonts w:ascii="Times New Roman" w:hAnsi="Times New Roman" w:cs="Times New Roman"/>
          <w:color w:val="000000" w:themeColor="text1"/>
          <w:sz w:val="24"/>
          <w:szCs w:val="24"/>
        </w:rPr>
        <w:t xml:space="preserve"> the program to the boards</w:t>
      </w:r>
      <w:r w:rsidR="000D11B1" w:rsidRPr="1A23A488">
        <w:rPr>
          <w:rFonts w:ascii="Times New Roman" w:hAnsi="Times New Roman" w:cs="Times New Roman"/>
          <w:sz w:val="24"/>
          <w:szCs w:val="24"/>
        </w:rPr>
        <w:t>.</w:t>
      </w:r>
      <w:r w:rsidRPr="1A23A488">
        <w:rPr>
          <w:rFonts w:ascii="Times New Roman" w:hAnsi="Times New Roman" w:cs="Times New Roman"/>
          <w:sz w:val="24"/>
          <w:szCs w:val="24"/>
        </w:rPr>
        <w:t xml:space="preserve"> The developed web IDE </w:t>
      </w:r>
      <w:r w:rsidRPr="00927C75">
        <w:rPr>
          <w:rFonts w:ascii="Times New Roman" w:hAnsi="Times New Roman" w:cs="Times New Roman"/>
          <w:noProof/>
          <w:sz w:val="24"/>
          <w:szCs w:val="24"/>
        </w:rPr>
        <w:t>is shown</w:t>
      </w:r>
      <w:r w:rsidRPr="1A23A488">
        <w:rPr>
          <w:rFonts w:ascii="Times New Roman" w:hAnsi="Times New Roman" w:cs="Times New Roman"/>
          <w:sz w:val="24"/>
          <w:szCs w:val="24"/>
        </w:rPr>
        <w:t xml:space="preserve"> in Fig. 11.</w:t>
      </w:r>
    </w:p>
    <w:p w14:paraId="4EB81F55" w14:textId="5C7D2563" w:rsidR="00820760" w:rsidRPr="00875687" w:rsidRDefault="001622DC" w:rsidP="00134F1D">
      <w:pPr>
        <w:keepNext/>
        <w:spacing w:after="0" w:line="480" w:lineRule="auto"/>
        <w:jc w:val="center"/>
        <w:rPr>
          <w:rFonts w:ascii="Times New Roman" w:hAnsi="Times New Roman" w:cs="Times New Roman"/>
        </w:rPr>
      </w:pPr>
      <w:r w:rsidRPr="00875687">
        <w:rPr>
          <w:rFonts w:ascii="Times New Roman" w:hAnsi="Times New Roman" w:cs="Times New Roman"/>
          <w:noProof/>
        </w:rPr>
        <w:lastRenderedPageBreak/>
        <w:drawing>
          <wp:inline distT="0" distB="0" distL="0" distR="0" wp14:anchorId="1C9394D0" wp14:editId="15932ADD">
            <wp:extent cx="4696358" cy="4072704"/>
            <wp:effectExtent l="0" t="0" r="9525" b="4445"/>
            <wp:docPr id="31" name="Picture 31" descr="C:\Users\Bo's Surface\Desktop\Pic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s Surface\Desktop\Picture4.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708431" cy="4083174"/>
                    </a:xfrm>
                    <a:prstGeom prst="rect">
                      <a:avLst/>
                    </a:prstGeom>
                    <a:noFill/>
                    <a:ln>
                      <a:noFill/>
                    </a:ln>
                  </pic:spPr>
                </pic:pic>
              </a:graphicData>
            </a:graphic>
          </wp:inline>
        </w:drawing>
      </w:r>
    </w:p>
    <w:p w14:paraId="6427467A" w14:textId="48957D5A" w:rsidR="00820760" w:rsidRPr="00875687" w:rsidRDefault="4881F02C" w:rsidP="00134F1D">
      <w:pPr>
        <w:pStyle w:val="Caption"/>
        <w:spacing w:before="0" w:after="0" w:line="480" w:lineRule="auto"/>
      </w:pPr>
      <w:r w:rsidRPr="4881F02C">
        <w:rPr>
          <w:noProof/>
        </w:rPr>
        <w:t>Fig. 10.</w:t>
      </w:r>
      <w:r>
        <w:t xml:space="preserve"> Programmer firmware flowchart</w:t>
      </w:r>
    </w:p>
    <w:p w14:paraId="79D3050C" w14:textId="25B4337C" w:rsidR="00853684" w:rsidRPr="00875687" w:rsidRDefault="00A909FF" w:rsidP="00134F1D">
      <w:pPr>
        <w:spacing w:after="0" w:line="480" w:lineRule="auto"/>
        <w:jc w:val="center"/>
        <w:rPr>
          <w:rFonts w:ascii="Times New Roman" w:hAnsi="Times New Roman" w:cs="Times New Roman"/>
          <w:noProof/>
        </w:rPr>
      </w:pPr>
      <w:r>
        <w:rPr>
          <w:rFonts w:ascii="Times New Roman" w:hAnsi="Times New Roman" w:cs="Times New Roman"/>
          <w:noProof/>
        </w:rPr>
        <w:lastRenderedPageBreak/>
        <w:drawing>
          <wp:inline distT="0" distB="0" distL="0" distR="0" wp14:anchorId="1D136FCA" wp14:editId="421CA512">
            <wp:extent cx="3108361" cy="2610338"/>
            <wp:effectExtent l="0" t="0" r="317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12-04 at 1.01.05 PM.png"/>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128651" cy="262737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rPr>
        <w:drawing>
          <wp:inline distT="0" distB="0" distL="0" distR="0" wp14:anchorId="390C3E7E" wp14:editId="1C71794B">
            <wp:extent cx="3108144" cy="2829552"/>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creen Shot 2018-12-04 at 1.01.37 PM.png"/>
                    <pic:cNvPicPr/>
                  </pic:nvPicPr>
                  <pic:blipFill rotWithShape="1">
                    <a:blip r:embed="rId23" cstate="print">
                      <a:extLst>
                        <a:ext uri="{28A0092B-C50C-407E-A947-70E740481C1C}">
                          <a14:useLocalDpi xmlns:a14="http://schemas.microsoft.com/office/drawing/2010/main" val="0"/>
                        </a:ext>
                      </a:extLst>
                    </a:blip>
                    <a:srcRect t="292" r="509" b="1"/>
                    <a:stretch/>
                  </pic:blipFill>
                  <pic:spPr bwMode="auto">
                    <a:xfrm>
                      <a:off x="0" y="0"/>
                      <a:ext cx="3215696" cy="2927464"/>
                    </a:xfrm>
                    <a:prstGeom prst="rect">
                      <a:avLst/>
                    </a:prstGeom>
                    <a:ln>
                      <a:noFill/>
                    </a:ln>
                    <a:extLst>
                      <a:ext uri="{53640926-AAD7-44D8-BBD7-CCE9431645EC}">
                        <a14:shadowObscured xmlns:a14="http://schemas.microsoft.com/office/drawing/2010/main"/>
                      </a:ext>
                    </a:extLst>
                  </pic:spPr>
                </pic:pic>
              </a:graphicData>
            </a:graphic>
          </wp:inline>
        </w:drawing>
      </w:r>
    </w:p>
    <w:p w14:paraId="62104EE7" w14:textId="62B5A768" w:rsidR="00587904" w:rsidRPr="00875687" w:rsidRDefault="00587904" w:rsidP="00134F1D">
      <w:pPr>
        <w:spacing w:after="0" w:line="480" w:lineRule="auto"/>
        <w:jc w:val="center"/>
        <w:rPr>
          <w:rFonts w:ascii="Times New Roman" w:hAnsi="Times New Roman" w:cs="Times New Roman"/>
          <w:sz w:val="20"/>
          <w:highlight w:val="yellow"/>
        </w:rPr>
      </w:pPr>
      <w:r w:rsidRPr="00875687">
        <w:rPr>
          <w:rFonts w:ascii="Times New Roman" w:hAnsi="Times New Roman" w:cs="Times New Roman"/>
          <w:noProof/>
          <w:sz w:val="20"/>
        </w:rPr>
        <w:t xml:space="preserve">a) drag-and-drop </w:t>
      </w:r>
      <w:r w:rsidRPr="00927C75">
        <w:rPr>
          <w:rFonts w:ascii="Times New Roman" w:hAnsi="Times New Roman" w:cs="Times New Roman"/>
          <w:noProof/>
          <w:sz w:val="20"/>
        </w:rPr>
        <w:t>graphic</w:t>
      </w:r>
      <w:r w:rsidRPr="00875687">
        <w:rPr>
          <w:rFonts w:ascii="Times New Roman" w:hAnsi="Times New Roman" w:cs="Times New Roman"/>
          <w:noProof/>
          <w:sz w:val="20"/>
        </w:rPr>
        <w:t xml:space="preserve"> programming interface   b) </w:t>
      </w:r>
      <w:r w:rsidR="00E246D9">
        <w:rPr>
          <w:rFonts w:ascii="Times New Roman" w:hAnsi="Times New Roman" w:cs="Times New Roman"/>
          <w:noProof/>
          <w:sz w:val="20"/>
        </w:rPr>
        <w:t>script</w:t>
      </w:r>
      <w:r w:rsidRPr="00875687">
        <w:rPr>
          <w:rFonts w:ascii="Times New Roman" w:hAnsi="Times New Roman" w:cs="Times New Roman"/>
          <w:noProof/>
          <w:sz w:val="20"/>
        </w:rPr>
        <w:t xml:space="preserve"> based programming interface</w:t>
      </w:r>
    </w:p>
    <w:p w14:paraId="79C3C5BE" w14:textId="07234670" w:rsidR="001B08B1" w:rsidRPr="00875687" w:rsidRDefault="1A23A488" w:rsidP="00134F1D">
      <w:pPr>
        <w:pStyle w:val="Caption"/>
        <w:spacing w:before="0" w:after="0" w:line="480" w:lineRule="auto"/>
      </w:pPr>
      <w:r>
        <w:t xml:space="preserve">Fig. 11. </w:t>
      </w:r>
      <w:proofErr w:type="spellStart"/>
      <w:r>
        <w:t>SmartFarm</w:t>
      </w:r>
      <w:proofErr w:type="spellEnd"/>
      <w:r>
        <w:t xml:space="preserve"> DAQ web </w:t>
      </w:r>
      <w:r w:rsidR="00801707">
        <w:t>board programmer</w:t>
      </w:r>
    </w:p>
    <w:p w14:paraId="031593CA" w14:textId="5AD38FEF" w:rsidR="0006086C" w:rsidRPr="00875687" w:rsidRDefault="0006086C" w:rsidP="0006086C">
      <w:pPr>
        <w:pStyle w:val="Heading1"/>
        <w:numPr>
          <w:ilvl w:val="0"/>
          <w:numId w:val="0"/>
        </w:numPr>
        <w:spacing w:after="0" w:line="480" w:lineRule="auto"/>
        <w:ind w:left="360" w:hanging="360"/>
        <w:rPr>
          <w:rFonts w:ascii="Times New Roman" w:hAnsi="Times New Roman" w:cs="Times New Roman"/>
          <w:i/>
          <w:iCs/>
          <w:sz w:val="24"/>
          <w:szCs w:val="24"/>
        </w:rPr>
      </w:pPr>
      <w:r w:rsidRPr="4881F02C">
        <w:rPr>
          <w:rFonts w:ascii="Times New Roman" w:hAnsi="Times New Roman" w:cs="Times New Roman"/>
          <w:i/>
          <w:iCs/>
          <w:sz w:val="24"/>
          <w:szCs w:val="24"/>
        </w:rPr>
        <w:t xml:space="preserve">Web-based </w:t>
      </w:r>
      <w:r>
        <w:rPr>
          <w:rFonts w:ascii="Times New Roman" w:hAnsi="Times New Roman" w:cs="Times New Roman"/>
          <w:i/>
          <w:iCs/>
          <w:sz w:val="24"/>
          <w:szCs w:val="24"/>
        </w:rPr>
        <w:t>Radio Programmer</w:t>
      </w:r>
    </w:p>
    <w:p w14:paraId="39C01E1A" w14:textId="4DFC4163" w:rsidR="0006086C" w:rsidRDefault="0006086C" w:rsidP="00134F1D">
      <w:pPr>
        <w:spacing w:after="0" w:line="480" w:lineRule="auto"/>
        <w:jc w:val="both"/>
        <w:rPr>
          <w:rFonts w:ascii="Times New Roman" w:hAnsi="Times New Roman" w:cs="Times New Roman"/>
          <w:sz w:val="24"/>
          <w:szCs w:val="24"/>
        </w:rPr>
      </w:pPr>
      <w:bookmarkStart w:id="9" w:name="_Toc489863410"/>
      <w:bookmarkEnd w:id="7"/>
      <w:bookmarkEnd w:id="8"/>
      <w:r>
        <w:rPr>
          <w:rFonts w:ascii="Times New Roman" w:hAnsi="Times New Roman" w:cs="Times New Roman"/>
          <w:sz w:val="24"/>
          <w:szCs w:val="24"/>
        </w:rPr>
        <w:t>The</w:t>
      </w:r>
      <w:r w:rsidRPr="1A23A488">
        <w:rPr>
          <w:rFonts w:ascii="Times New Roman" w:hAnsi="Times New Roman" w:cs="Times New Roman"/>
          <w:sz w:val="24"/>
          <w:szCs w:val="24"/>
        </w:rPr>
        <w:t xml:space="preserv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base station website allows the user </w:t>
      </w:r>
      <w:r w:rsidRPr="00927C75">
        <w:rPr>
          <w:rFonts w:ascii="Times New Roman" w:hAnsi="Times New Roman" w:cs="Times New Roman"/>
          <w:noProof/>
          <w:sz w:val="24"/>
          <w:szCs w:val="24"/>
        </w:rPr>
        <w:t xml:space="preserve">to </w:t>
      </w:r>
      <w:r w:rsidR="00C7646C">
        <w:rPr>
          <w:rFonts w:ascii="Times New Roman" w:hAnsi="Times New Roman" w:cs="Times New Roman"/>
          <w:noProof/>
          <w:sz w:val="24"/>
          <w:szCs w:val="24"/>
        </w:rPr>
        <w:t>reprogram</w:t>
      </w:r>
      <w:r w:rsidR="001F55D7">
        <w:rPr>
          <w:rFonts w:ascii="Times New Roman" w:hAnsi="Times New Roman" w:cs="Times New Roman"/>
          <w:noProof/>
          <w:sz w:val="24"/>
          <w:szCs w:val="24"/>
        </w:rPr>
        <w:t xml:space="preserve"> </w:t>
      </w:r>
      <w:r>
        <w:rPr>
          <w:rFonts w:ascii="Times New Roman" w:hAnsi="Times New Roman" w:cs="Times New Roman"/>
          <w:noProof/>
          <w:sz w:val="24"/>
          <w:szCs w:val="24"/>
        </w:rPr>
        <w:t xml:space="preserve">connected Xbee radios. </w:t>
      </w:r>
      <w:r w:rsidRPr="1A23A488">
        <w:rPr>
          <w:rFonts w:ascii="Times New Roman" w:hAnsi="Times New Roman" w:cs="Times New Roman"/>
          <w:sz w:val="24"/>
          <w:szCs w:val="24"/>
        </w:rPr>
        <w:t xml:space="preserve">To </w:t>
      </w:r>
      <w:r w:rsidR="00C7646C">
        <w:rPr>
          <w:rFonts w:ascii="Times New Roman" w:hAnsi="Times New Roman" w:cs="Times New Roman"/>
          <w:noProof/>
          <w:sz w:val="24"/>
          <w:szCs w:val="24"/>
        </w:rPr>
        <w:t xml:space="preserve">reprogram </w:t>
      </w:r>
      <w:r>
        <w:rPr>
          <w:rFonts w:ascii="Times New Roman" w:hAnsi="Times New Roman" w:cs="Times New Roman"/>
          <w:noProof/>
          <w:sz w:val="24"/>
          <w:szCs w:val="24"/>
        </w:rPr>
        <w:t>the Xbee radios</w:t>
      </w:r>
      <w:r w:rsidRPr="1A23A488">
        <w:rPr>
          <w:rFonts w:ascii="Times New Roman" w:hAnsi="Times New Roman" w:cs="Times New Roman"/>
          <w:sz w:val="24"/>
          <w:szCs w:val="24"/>
        </w:rPr>
        <w:t xml:space="preserve"> using the web-based </w:t>
      </w:r>
      <w:r>
        <w:rPr>
          <w:rFonts w:ascii="Times New Roman" w:hAnsi="Times New Roman" w:cs="Times New Roman"/>
          <w:sz w:val="24"/>
          <w:szCs w:val="24"/>
        </w:rPr>
        <w:t>board programmer</w:t>
      </w:r>
      <w:r w:rsidRPr="1A23A488">
        <w:rPr>
          <w:rFonts w:ascii="Times New Roman" w:hAnsi="Times New Roman" w:cs="Times New Roman"/>
          <w:sz w:val="24"/>
          <w:szCs w:val="24"/>
        </w:rPr>
        <w:t>, users can access the base station website</w:t>
      </w:r>
      <w:r>
        <w:rPr>
          <w:rFonts w:ascii="Times New Roman" w:hAnsi="Times New Roman" w:cs="Times New Roman"/>
          <w:sz w:val="24"/>
          <w:szCs w:val="24"/>
        </w:rPr>
        <w:t>,</w:t>
      </w:r>
      <w:r w:rsidRPr="1A23A488">
        <w:rPr>
          <w:rFonts w:ascii="Times New Roman" w:hAnsi="Times New Roman" w:cs="Times New Roman"/>
          <w:sz w:val="24"/>
          <w:szCs w:val="24"/>
        </w:rPr>
        <w:t xml:space="preserve"> where the </w:t>
      </w:r>
      <w:r w:rsidR="00F1336A">
        <w:rPr>
          <w:rFonts w:ascii="Times New Roman" w:hAnsi="Times New Roman" w:cs="Times New Roman"/>
          <w:sz w:val="24"/>
          <w:szCs w:val="24"/>
        </w:rPr>
        <w:t>radio programmer</w:t>
      </w:r>
      <w:r w:rsidRPr="1A23A488">
        <w:rPr>
          <w:rFonts w:ascii="Times New Roman" w:hAnsi="Times New Roman" w:cs="Times New Roman"/>
          <w:sz w:val="24"/>
          <w:szCs w:val="24"/>
        </w:rPr>
        <w:t xml:space="preserve"> appears.</w:t>
      </w:r>
      <w:r w:rsidR="001F55D7">
        <w:rPr>
          <w:rFonts w:ascii="Times New Roman" w:hAnsi="Times New Roman" w:cs="Times New Roman"/>
          <w:sz w:val="24"/>
          <w:szCs w:val="24"/>
        </w:rPr>
        <w:t xml:space="preserve"> The radio programmer lists each radio connected to the </w:t>
      </w:r>
      <w:proofErr w:type="spellStart"/>
      <w:r w:rsidR="001F55D7">
        <w:rPr>
          <w:rFonts w:ascii="Times New Roman" w:hAnsi="Times New Roman" w:cs="Times New Roman"/>
          <w:sz w:val="24"/>
          <w:szCs w:val="24"/>
        </w:rPr>
        <w:t>SmartFarm</w:t>
      </w:r>
      <w:proofErr w:type="spellEnd"/>
      <w:r w:rsidR="001F55D7">
        <w:rPr>
          <w:rFonts w:ascii="Times New Roman" w:hAnsi="Times New Roman" w:cs="Times New Roman"/>
          <w:sz w:val="24"/>
          <w:szCs w:val="24"/>
        </w:rPr>
        <w:t xml:space="preserve"> base station</w:t>
      </w:r>
      <w:r w:rsidR="009034CF">
        <w:rPr>
          <w:rFonts w:ascii="Times New Roman" w:hAnsi="Times New Roman" w:cs="Times New Roman"/>
          <w:sz w:val="24"/>
          <w:szCs w:val="24"/>
        </w:rPr>
        <w:t>. Each radio is given a color-coded status, which corresponds to how often the radio connects to the base station and correctly reports</w:t>
      </w:r>
      <w:r w:rsidR="00C7646C">
        <w:rPr>
          <w:rFonts w:ascii="Times New Roman" w:hAnsi="Times New Roman" w:cs="Times New Roman"/>
          <w:sz w:val="24"/>
          <w:szCs w:val="24"/>
        </w:rPr>
        <w:t xml:space="preserve"> data from the </w:t>
      </w:r>
      <w:proofErr w:type="spellStart"/>
      <w:r w:rsidR="00C7646C">
        <w:rPr>
          <w:rFonts w:ascii="Times New Roman" w:hAnsi="Times New Roman" w:cs="Times New Roman"/>
          <w:sz w:val="24"/>
          <w:szCs w:val="24"/>
        </w:rPr>
        <w:lastRenderedPageBreak/>
        <w:t>SmartFarm</w:t>
      </w:r>
      <w:proofErr w:type="spellEnd"/>
      <w:r w:rsidR="00C7646C">
        <w:rPr>
          <w:rFonts w:ascii="Times New Roman" w:hAnsi="Times New Roman" w:cs="Times New Roman"/>
          <w:sz w:val="24"/>
          <w:szCs w:val="24"/>
        </w:rPr>
        <w:t xml:space="preserve"> DAQ boards</w:t>
      </w:r>
      <w:r w:rsidR="001F55D7">
        <w:rPr>
          <w:rFonts w:ascii="Times New Roman" w:hAnsi="Times New Roman" w:cs="Times New Roman"/>
          <w:sz w:val="24"/>
          <w:szCs w:val="24"/>
        </w:rPr>
        <w:t xml:space="preserve">. By selecting one or more radios, </w:t>
      </w:r>
      <w:r w:rsidR="00D5069E">
        <w:rPr>
          <w:rFonts w:ascii="Times New Roman" w:hAnsi="Times New Roman" w:cs="Times New Roman"/>
          <w:sz w:val="24"/>
          <w:szCs w:val="24"/>
        </w:rPr>
        <w:t xml:space="preserve">users can reset these radios, </w:t>
      </w:r>
      <w:r w:rsidR="00DB0D38">
        <w:rPr>
          <w:rFonts w:ascii="Times New Roman" w:hAnsi="Times New Roman" w:cs="Times New Roman"/>
          <w:sz w:val="24"/>
          <w:szCs w:val="24"/>
        </w:rPr>
        <w:t xml:space="preserve">give these radios IDs, </w:t>
      </w:r>
      <w:r w:rsidR="00964C07">
        <w:rPr>
          <w:rFonts w:ascii="Times New Roman" w:hAnsi="Times New Roman" w:cs="Times New Roman"/>
          <w:sz w:val="24"/>
          <w:szCs w:val="24"/>
        </w:rPr>
        <w:t xml:space="preserve">and send commands through the radios to </w:t>
      </w:r>
      <w:r w:rsidR="00DF3EF7">
        <w:rPr>
          <w:rFonts w:ascii="Times New Roman" w:hAnsi="Times New Roman" w:cs="Times New Roman"/>
          <w:sz w:val="24"/>
          <w:szCs w:val="24"/>
        </w:rPr>
        <w:t>individual</w:t>
      </w:r>
      <w:r w:rsidR="00964C07">
        <w:rPr>
          <w:rFonts w:ascii="Times New Roman" w:hAnsi="Times New Roman" w:cs="Times New Roman"/>
          <w:sz w:val="24"/>
          <w:szCs w:val="24"/>
        </w:rPr>
        <w:t xml:space="preserve"> </w:t>
      </w:r>
      <w:proofErr w:type="spellStart"/>
      <w:r w:rsidR="00964C07">
        <w:rPr>
          <w:rFonts w:ascii="Times New Roman" w:hAnsi="Times New Roman" w:cs="Times New Roman"/>
          <w:sz w:val="24"/>
          <w:szCs w:val="24"/>
        </w:rPr>
        <w:t>SmartFarm</w:t>
      </w:r>
      <w:proofErr w:type="spellEnd"/>
      <w:r w:rsidR="00964C07">
        <w:rPr>
          <w:rFonts w:ascii="Times New Roman" w:hAnsi="Times New Roman" w:cs="Times New Roman"/>
          <w:sz w:val="24"/>
          <w:szCs w:val="24"/>
        </w:rPr>
        <w:t xml:space="preserve"> DAQ boards.</w:t>
      </w:r>
    </w:p>
    <w:p w14:paraId="1222AB79" w14:textId="6963EE76" w:rsidR="00A524C0" w:rsidRPr="00875687" w:rsidRDefault="4881F02C" w:rsidP="00134F1D">
      <w:pPr>
        <w:spacing w:after="0" w:line="480" w:lineRule="auto"/>
        <w:jc w:val="both"/>
        <w:rPr>
          <w:rFonts w:ascii="Times New Roman" w:hAnsi="Times New Roman" w:cs="Times New Roman"/>
          <w:b/>
          <w:bCs/>
          <w:color w:val="000000" w:themeColor="text1"/>
          <w:sz w:val="28"/>
          <w:szCs w:val="28"/>
        </w:rPr>
      </w:pPr>
      <w:r w:rsidRPr="4881F02C">
        <w:rPr>
          <w:rFonts w:ascii="Times New Roman" w:hAnsi="Times New Roman" w:cs="Times New Roman"/>
          <w:b/>
          <w:bCs/>
          <w:color w:val="000000" w:themeColor="text1"/>
          <w:sz w:val="28"/>
          <w:szCs w:val="28"/>
        </w:rPr>
        <w:t>3. Experimental results and discussion</w:t>
      </w:r>
      <w:bookmarkStart w:id="10" w:name="_Toc489863411"/>
      <w:bookmarkEnd w:id="9"/>
    </w:p>
    <w:p w14:paraId="58976B37" w14:textId="3D24B9B0" w:rsidR="00BB668B" w:rsidRPr="00875687" w:rsidRDefault="00F37456" w:rsidP="00134F1D">
      <w:pPr>
        <w:spacing w:after="0" w:line="480" w:lineRule="auto"/>
        <w:jc w:val="both"/>
        <w:rPr>
          <w:rFonts w:ascii="Times New Roman" w:hAnsi="Times New Roman" w:cs="Times New Roman"/>
          <w:noProof/>
          <w:color w:val="FF0000"/>
          <w:sz w:val="24"/>
          <w:szCs w:val="24"/>
        </w:rPr>
      </w:pPr>
      <w:r w:rsidRPr="00201914">
        <w:rPr>
          <w:rFonts w:ascii="Times New Roman" w:hAnsi="Times New Roman" w:cs="Times New Roman"/>
          <w:noProof/>
          <w:color w:val="000000" w:themeColor="text1"/>
          <w:sz w:val="24"/>
          <w:szCs w:val="24"/>
        </w:rPr>
        <w:t>To test the developed DAQ system</w:t>
      </w:r>
      <w:r w:rsidRPr="00875687">
        <w:rPr>
          <w:rFonts w:ascii="Times New Roman" w:hAnsi="Times New Roman" w:cs="Times New Roman"/>
          <w:color w:val="000000" w:themeColor="text1"/>
          <w:sz w:val="24"/>
          <w:szCs w:val="24"/>
        </w:rPr>
        <w:t xml:space="preserve">, </w:t>
      </w:r>
      <w:r w:rsidR="00201914">
        <w:rPr>
          <w:rFonts w:ascii="Times New Roman" w:hAnsi="Times New Roman" w:cs="Times New Roman"/>
          <w:color w:val="000000" w:themeColor="text1"/>
          <w:sz w:val="24"/>
          <w:szCs w:val="24"/>
        </w:rPr>
        <w:t xml:space="preserve">we deployed the system </w:t>
      </w:r>
      <w:r w:rsidR="00F73991" w:rsidRPr="00875687">
        <w:rPr>
          <w:rFonts w:ascii="Times New Roman" w:hAnsi="Times New Roman" w:cs="Times New Roman"/>
          <w:color w:val="000000" w:themeColor="text1"/>
          <w:sz w:val="24"/>
          <w:szCs w:val="24"/>
        </w:rPr>
        <w:t>at the Student Experimental Farm</w:t>
      </w:r>
      <w:r w:rsidRPr="00875687">
        <w:rPr>
          <w:rFonts w:ascii="Times New Roman" w:hAnsi="Times New Roman" w:cs="Times New Roman"/>
          <w:color w:val="000000" w:themeColor="text1"/>
          <w:sz w:val="24"/>
          <w:szCs w:val="24"/>
        </w:rPr>
        <w:t xml:space="preserve"> (GPS coordinates: 35.3102236, -120.6730755)</w:t>
      </w:r>
      <w:r w:rsidR="00DD21D1">
        <w:rPr>
          <w:rFonts w:ascii="Times New Roman" w:hAnsi="Times New Roman" w:cs="Times New Roman"/>
          <w:color w:val="000000" w:themeColor="text1"/>
          <w:sz w:val="24"/>
          <w:szCs w:val="24"/>
        </w:rPr>
        <w:t xml:space="preserve"> of </w:t>
      </w:r>
      <w:r w:rsidR="005F4225" w:rsidRPr="00875687">
        <w:rPr>
          <w:rFonts w:ascii="Times New Roman" w:hAnsi="Times New Roman" w:cs="Times New Roman"/>
          <w:color w:val="000000" w:themeColor="text1"/>
          <w:sz w:val="24"/>
          <w:szCs w:val="24"/>
        </w:rPr>
        <w:t>California Polytechnic State University</w:t>
      </w:r>
      <w:r w:rsidR="00201914">
        <w:rPr>
          <w:rFonts w:ascii="Times New Roman" w:hAnsi="Times New Roman" w:cs="Times New Roman"/>
          <w:color w:val="000000" w:themeColor="text1"/>
          <w:sz w:val="24"/>
          <w:szCs w:val="24"/>
        </w:rPr>
        <w:t xml:space="preserve">, and used it to collect </w:t>
      </w:r>
      <w:r w:rsidR="00201914" w:rsidRPr="00875687">
        <w:rPr>
          <w:rFonts w:ascii="Times New Roman" w:hAnsi="Times New Roman" w:cs="Times New Roman"/>
          <w:color w:val="000000" w:themeColor="text1"/>
          <w:sz w:val="24"/>
          <w:szCs w:val="24"/>
        </w:rPr>
        <w:t xml:space="preserve">soil </w:t>
      </w:r>
      <w:r w:rsidR="00201914">
        <w:rPr>
          <w:rFonts w:ascii="Times New Roman" w:hAnsi="Times New Roman" w:cs="Times New Roman"/>
          <w:color w:val="000000" w:themeColor="text1"/>
          <w:sz w:val="24"/>
          <w:szCs w:val="24"/>
        </w:rPr>
        <w:t>water content</w:t>
      </w:r>
      <w:r w:rsidR="00201914" w:rsidRPr="00875687">
        <w:rPr>
          <w:rFonts w:ascii="Times New Roman" w:hAnsi="Times New Roman" w:cs="Times New Roman"/>
          <w:color w:val="000000" w:themeColor="text1"/>
          <w:sz w:val="24"/>
          <w:szCs w:val="24"/>
        </w:rPr>
        <w:t xml:space="preserve"> </w:t>
      </w:r>
      <w:r w:rsidR="00201914" w:rsidRPr="00201914">
        <w:rPr>
          <w:rFonts w:ascii="Times New Roman" w:hAnsi="Times New Roman" w:cs="Times New Roman"/>
          <w:noProof/>
          <w:color w:val="000000" w:themeColor="text1"/>
          <w:sz w:val="24"/>
          <w:szCs w:val="24"/>
        </w:rPr>
        <w:t>and</w:t>
      </w:r>
      <w:r w:rsidR="00201914" w:rsidRPr="00875687">
        <w:rPr>
          <w:rFonts w:ascii="Times New Roman" w:hAnsi="Times New Roman" w:cs="Times New Roman"/>
          <w:color w:val="000000" w:themeColor="text1"/>
          <w:sz w:val="24"/>
          <w:szCs w:val="24"/>
        </w:rPr>
        <w:t xml:space="preserve"> soil temperature </w:t>
      </w:r>
      <w:r w:rsidR="00201914">
        <w:rPr>
          <w:rFonts w:ascii="Times New Roman" w:hAnsi="Times New Roman" w:cs="Times New Roman"/>
          <w:noProof/>
          <w:color w:val="000000" w:themeColor="text1"/>
          <w:sz w:val="24"/>
          <w:szCs w:val="24"/>
        </w:rPr>
        <w:t>data</w:t>
      </w:r>
      <w:r w:rsidR="00201914" w:rsidRPr="00875687">
        <w:rPr>
          <w:rFonts w:ascii="Times New Roman" w:hAnsi="Times New Roman" w:cs="Times New Roman"/>
          <w:color w:val="000000" w:themeColor="text1"/>
          <w:sz w:val="24"/>
          <w:szCs w:val="24"/>
        </w:rPr>
        <w:t xml:space="preserve"> </w:t>
      </w:r>
      <w:r w:rsidR="00DD21D1">
        <w:rPr>
          <w:rFonts w:ascii="Times New Roman" w:hAnsi="Times New Roman" w:cs="Times New Roman"/>
          <w:color w:val="000000" w:themeColor="text1"/>
          <w:sz w:val="24"/>
          <w:szCs w:val="24"/>
        </w:rPr>
        <w:t>in</w:t>
      </w:r>
      <w:r w:rsidR="00201914" w:rsidRPr="00875687">
        <w:rPr>
          <w:rFonts w:ascii="Times New Roman" w:hAnsi="Times New Roman" w:cs="Times New Roman"/>
          <w:color w:val="000000" w:themeColor="text1"/>
          <w:sz w:val="24"/>
          <w:szCs w:val="24"/>
        </w:rPr>
        <w:t xml:space="preserve"> two weeks</w:t>
      </w:r>
      <w:r w:rsidR="005F4225" w:rsidRPr="00875687">
        <w:rPr>
          <w:rFonts w:ascii="Times New Roman" w:hAnsi="Times New Roman" w:cs="Times New Roman"/>
          <w:color w:val="000000" w:themeColor="text1"/>
          <w:sz w:val="24"/>
          <w:szCs w:val="24"/>
        </w:rPr>
        <w:t xml:space="preserve">. </w:t>
      </w:r>
      <w:r w:rsidR="00701E6E" w:rsidRPr="00875687">
        <w:rPr>
          <w:rFonts w:ascii="Times New Roman" w:hAnsi="Times New Roman" w:cs="Times New Roman"/>
          <w:noProof/>
          <w:color w:val="000000" w:themeColor="text1"/>
          <w:sz w:val="24"/>
          <w:szCs w:val="24"/>
        </w:rPr>
        <w:t>Watermark</w:t>
      </w:r>
      <w:r w:rsidR="00201914" w:rsidRPr="00D2589F">
        <w:rPr>
          <w:rFonts w:ascii="Times New Roman" w:hAnsi="Times New Roman" w:cs="Times New Roman"/>
          <w:sz w:val="24"/>
          <w:szCs w:val="24"/>
        </w:rPr>
        <w:t>®</w:t>
      </w:r>
      <w:r w:rsidR="00701E6E" w:rsidRPr="00875687">
        <w:rPr>
          <w:rFonts w:ascii="Times New Roman" w:hAnsi="Times New Roman" w:cs="Times New Roman"/>
          <w:noProof/>
          <w:color w:val="000000" w:themeColor="text1"/>
          <w:sz w:val="24"/>
          <w:szCs w:val="24"/>
        </w:rPr>
        <w:t xml:space="preserve"> SS200 sensors </w:t>
      </w:r>
      <w:r w:rsidR="00701E6E" w:rsidRPr="00927C75">
        <w:rPr>
          <w:rFonts w:ascii="Times New Roman" w:hAnsi="Times New Roman" w:cs="Times New Roman"/>
          <w:noProof/>
          <w:color w:val="000000" w:themeColor="text1"/>
          <w:sz w:val="24"/>
          <w:szCs w:val="24"/>
        </w:rPr>
        <w:t xml:space="preserve">were </w:t>
      </w:r>
      <w:r w:rsidR="002E4CC5" w:rsidRPr="00927C75">
        <w:rPr>
          <w:rFonts w:ascii="Times New Roman" w:hAnsi="Times New Roman" w:cs="Times New Roman"/>
          <w:noProof/>
          <w:color w:val="000000" w:themeColor="text1"/>
          <w:sz w:val="24"/>
          <w:szCs w:val="24"/>
        </w:rPr>
        <w:t>used</w:t>
      </w:r>
      <w:r w:rsidR="002E4CC5" w:rsidRPr="00875687">
        <w:rPr>
          <w:rFonts w:ascii="Times New Roman" w:hAnsi="Times New Roman" w:cs="Times New Roman"/>
          <w:noProof/>
          <w:color w:val="000000" w:themeColor="text1"/>
          <w:sz w:val="24"/>
          <w:szCs w:val="24"/>
        </w:rPr>
        <w:t xml:space="preserve"> and inserted in</w:t>
      </w:r>
      <w:r w:rsidR="00701E6E" w:rsidRPr="00875687">
        <w:rPr>
          <w:rFonts w:ascii="Times New Roman" w:hAnsi="Times New Roman" w:cs="Times New Roman"/>
          <w:noProof/>
          <w:color w:val="000000" w:themeColor="text1"/>
          <w:sz w:val="24"/>
          <w:szCs w:val="24"/>
        </w:rPr>
        <w:t xml:space="preserve">to ¾” PVC pipes to protect wires. </w:t>
      </w:r>
      <w:r w:rsidR="002E4CC5" w:rsidRPr="00875687">
        <w:rPr>
          <w:rFonts w:ascii="Times New Roman" w:hAnsi="Times New Roman" w:cs="Times New Roman"/>
          <w:noProof/>
          <w:color w:val="000000" w:themeColor="text1"/>
          <w:sz w:val="24"/>
          <w:szCs w:val="24"/>
        </w:rPr>
        <w:t xml:space="preserve">They </w:t>
      </w:r>
      <w:r w:rsidR="00701E6E" w:rsidRPr="00875687">
        <w:rPr>
          <w:rFonts w:ascii="Times New Roman" w:hAnsi="Times New Roman" w:cs="Times New Roman"/>
          <w:noProof/>
          <w:color w:val="000000" w:themeColor="text1"/>
          <w:sz w:val="24"/>
          <w:szCs w:val="24"/>
        </w:rPr>
        <w:t xml:space="preserve">were soaked in irrigation water overnight, air dried for one day, </w:t>
      </w:r>
      <w:r w:rsidR="002E4CC5" w:rsidRPr="00875687">
        <w:rPr>
          <w:rFonts w:ascii="Times New Roman" w:hAnsi="Times New Roman" w:cs="Times New Roman"/>
          <w:noProof/>
          <w:color w:val="000000" w:themeColor="text1"/>
          <w:sz w:val="24"/>
          <w:szCs w:val="24"/>
        </w:rPr>
        <w:t xml:space="preserve">and </w:t>
      </w:r>
      <w:r w:rsidR="00701E6E" w:rsidRPr="00875687">
        <w:rPr>
          <w:rFonts w:ascii="Times New Roman" w:hAnsi="Times New Roman" w:cs="Times New Roman"/>
          <w:noProof/>
          <w:color w:val="000000" w:themeColor="text1"/>
          <w:sz w:val="24"/>
          <w:szCs w:val="24"/>
        </w:rPr>
        <w:t xml:space="preserve">then re-soaked overnight </w:t>
      </w:r>
      <w:r w:rsidR="00701E6E" w:rsidRPr="00927C75">
        <w:rPr>
          <w:rFonts w:ascii="Times New Roman" w:hAnsi="Times New Roman" w:cs="Times New Roman"/>
          <w:noProof/>
          <w:color w:val="000000" w:themeColor="text1"/>
          <w:sz w:val="24"/>
          <w:szCs w:val="24"/>
        </w:rPr>
        <w:t>prior to</w:t>
      </w:r>
      <w:r w:rsidR="00701E6E" w:rsidRPr="00875687">
        <w:rPr>
          <w:rFonts w:ascii="Times New Roman" w:hAnsi="Times New Roman" w:cs="Times New Roman"/>
          <w:noProof/>
          <w:color w:val="000000" w:themeColor="text1"/>
          <w:sz w:val="24"/>
          <w:szCs w:val="24"/>
        </w:rPr>
        <w:t xml:space="preserve"> installation. </w:t>
      </w:r>
      <w:r w:rsidR="002E4CC5" w:rsidRPr="00875687">
        <w:rPr>
          <w:rFonts w:ascii="Times New Roman" w:hAnsi="Times New Roman" w:cs="Times New Roman"/>
          <w:color w:val="000000" w:themeColor="text1"/>
          <w:sz w:val="24"/>
          <w:szCs w:val="24"/>
        </w:rPr>
        <w:t>Three Watermark</w:t>
      </w:r>
      <w:r w:rsidR="00201914" w:rsidRPr="00D2589F">
        <w:rPr>
          <w:rFonts w:ascii="Times New Roman" w:hAnsi="Times New Roman" w:cs="Times New Roman"/>
          <w:sz w:val="24"/>
          <w:szCs w:val="24"/>
        </w:rPr>
        <w:t>®</w:t>
      </w:r>
      <w:r w:rsidR="002E4CC5" w:rsidRPr="00875687">
        <w:rPr>
          <w:rFonts w:ascii="Times New Roman" w:hAnsi="Times New Roman" w:cs="Times New Roman"/>
          <w:color w:val="000000" w:themeColor="text1"/>
          <w:sz w:val="24"/>
          <w:szCs w:val="24"/>
        </w:rPr>
        <w:t xml:space="preserve"> SS200 moisture sensors and three DS18B20 digital temperature sensors </w:t>
      </w:r>
      <w:r w:rsidR="002E4CC5" w:rsidRPr="00927C75">
        <w:rPr>
          <w:rFonts w:ascii="Times New Roman" w:hAnsi="Times New Roman" w:cs="Times New Roman"/>
          <w:noProof/>
          <w:color w:val="000000" w:themeColor="text1"/>
          <w:sz w:val="24"/>
          <w:szCs w:val="24"/>
        </w:rPr>
        <w:t>were buried</w:t>
      </w:r>
      <w:r w:rsidR="002E4CC5" w:rsidRPr="00875687">
        <w:rPr>
          <w:rFonts w:ascii="Times New Roman" w:hAnsi="Times New Roman" w:cs="Times New Roman"/>
          <w:color w:val="000000" w:themeColor="text1"/>
          <w:sz w:val="24"/>
          <w:szCs w:val="24"/>
        </w:rPr>
        <w:t xml:space="preserve"> at one foot, two feet, and three feet depth</w:t>
      </w:r>
      <w:r w:rsidR="00201914">
        <w:rPr>
          <w:rFonts w:ascii="Times New Roman" w:hAnsi="Times New Roman" w:cs="Times New Roman"/>
          <w:color w:val="000000" w:themeColor="text1"/>
          <w:sz w:val="24"/>
          <w:szCs w:val="24"/>
        </w:rPr>
        <w:t>s</w:t>
      </w:r>
      <w:r w:rsidR="002E4CC5" w:rsidRPr="00875687">
        <w:rPr>
          <w:rFonts w:ascii="Times New Roman" w:hAnsi="Times New Roman" w:cs="Times New Roman"/>
          <w:color w:val="000000" w:themeColor="text1"/>
          <w:sz w:val="24"/>
          <w:szCs w:val="24"/>
        </w:rPr>
        <w:t xml:space="preserve"> beneath the </w:t>
      </w:r>
      <w:r w:rsidR="002E4CC5" w:rsidRPr="00875687">
        <w:rPr>
          <w:rFonts w:ascii="Times New Roman" w:hAnsi="Times New Roman" w:cs="Times New Roman"/>
          <w:noProof/>
          <w:color w:val="000000" w:themeColor="text1"/>
          <w:sz w:val="24"/>
          <w:szCs w:val="24"/>
        </w:rPr>
        <w:t xml:space="preserve">soil and the hole </w:t>
      </w:r>
      <w:r w:rsidR="002E4CC5" w:rsidRPr="00927C75">
        <w:rPr>
          <w:rFonts w:ascii="Times New Roman" w:hAnsi="Times New Roman" w:cs="Times New Roman"/>
          <w:noProof/>
          <w:color w:val="000000" w:themeColor="text1"/>
          <w:sz w:val="24"/>
          <w:szCs w:val="24"/>
        </w:rPr>
        <w:t>was b</w:t>
      </w:r>
      <w:r w:rsidR="00701E6E" w:rsidRPr="00927C75">
        <w:rPr>
          <w:rFonts w:ascii="Times New Roman" w:hAnsi="Times New Roman" w:cs="Times New Roman"/>
          <w:noProof/>
          <w:color w:val="000000" w:themeColor="text1"/>
          <w:sz w:val="24"/>
          <w:szCs w:val="24"/>
        </w:rPr>
        <w:t>ackfill</w:t>
      </w:r>
      <w:r w:rsidR="002E4CC5" w:rsidRPr="00927C75">
        <w:rPr>
          <w:rFonts w:ascii="Times New Roman" w:hAnsi="Times New Roman" w:cs="Times New Roman"/>
          <w:noProof/>
          <w:color w:val="000000" w:themeColor="text1"/>
          <w:sz w:val="24"/>
          <w:szCs w:val="24"/>
        </w:rPr>
        <w:t>ed</w:t>
      </w:r>
      <w:r w:rsidR="00701E6E" w:rsidRPr="00875687">
        <w:rPr>
          <w:rFonts w:ascii="Times New Roman" w:hAnsi="Times New Roman" w:cs="Times New Roman"/>
          <w:noProof/>
          <w:color w:val="000000" w:themeColor="text1"/>
          <w:sz w:val="24"/>
          <w:szCs w:val="24"/>
        </w:rPr>
        <w:t xml:space="preserve"> with soil</w:t>
      </w:r>
      <w:r w:rsidR="002E4CC5" w:rsidRPr="00875687">
        <w:rPr>
          <w:rFonts w:ascii="Times New Roman" w:hAnsi="Times New Roman" w:cs="Times New Roman"/>
          <w:noProof/>
          <w:color w:val="000000" w:themeColor="text1"/>
          <w:sz w:val="24"/>
          <w:szCs w:val="24"/>
        </w:rPr>
        <w:t xml:space="preserve"> slurry</w:t>
      </w:r>
      <w:r w:rsidR="00701E6E" w:rsidRPr="00875687">
        <w:rPr>
          <w:rFonts w:ascii="Times New Roman" w:hAnsi="Times New Roman" w:cs="Times New Roman"/>
          <w:noProof/>
          <w:color w:val="000000" w:themeColor="text1"/>
          <w:sz w:val="24"/>
          <w:szCs w:val="24"/>
        </w:rPr>
        <w:t>.</w:t>
      </w:r>
      <w:r w:rsidR="002E4CC5" w:rsidRPr="00875687">
        <w:rPr>
          <w:rFonts w:ascii="Times New Roman" w:hAnsi="Times New Roman" w:cs="Times New Roman"/>
          <w:noProof/>
          <w:color w:val="000000" w:themeColor="text1"/>
          <w:sz w:val="24"/>
          <w:szCs w:val="24"/>
        </w:rPr>
        <w:t xml:space="preserve"> </w:t>
      </w:r>
      <w:r w:rsidR="00BB5F05" w:rsidRPr="00875687">
        <w:rPr>
          <w:rFonts w:ascii="Times New Roman" w:hAnsi="Times New Roman" w:cs="Times New Roman"/>
          <w:noProof/>
          <w:color w:val="000000" w:themeColor="text1"/>
          <w:sz w:val="24"/>
          <w:szCs w:val="24"/>
        </w:rPr>
        <w:t xml:space="preserve">The </w:t>
      </w:r>
      <w:r w:rsidR="002E4CC5" w:rsidRPr="00875687">
        <w:rPr>
          <w:rFonts w:ascii="Times New Roman" w:hAnsi="Times New Roman" w:cs="Times New Roman"/>
          <w:noProof/>
          <w:color w:val="000000" w:themeColor="text1"/>
          <w:sz w:val="24"/>
          <w:szCs w:val="24"/>
        </w:rPr>
        <w:t xml:space="preserve">final </w:t>
      </w:r>
      <w:r w:rsidR="00BB5F05" w:rsidRPr="00875687">
        <w:rPr>
          <w:rFonts w:ascii="Times New Roman" w:hAnsi="Times New Roman" w:cs="Times New Roman"/>
          <w:noProof/>
          <w:color w:val="000000" w:themeColor="text1"/>
          <w:sz w:val="24"/>
          <w:szCs w:val="24"/>
        </w:rPr>
        <w:t xml:space="preserve">field experiment setup </w:t>
      </w:r>
      <w:r w:rsidR="00BB5F05" w:rsidRPr="00927C75">
        <w:rPr>
          <w:rFonts w:ascii="Times New Roman" w:hAnsi="Times New Roman" w:cs="Times New Roman"/>
          <w:noProof/>
          <w:color w:val="000000" w:themeColor="text1"/>
          <w:sz w:val="24"/>
          <w:szCs w:val="24"/>
        </w:rPr>
        <w:t>is</w:t>
      </w:r>
      <w:r w:rsidR="003D0863" w:rsidRPr="00927C75">
        <w:rPr>
          <w:rFonts w:ascii="Times New Roman" w:hAnsi="Times New Roman" w:cs="Times New Roman"/>
          <w:noProof/>
          <w:color w:val="000000" w:themeColor="text1"/>
          <w:sz w:val="24"/>
          <w:szCs w:val="24"/>
        </w:rPr>
        <w:t xml:space="preserve"> </w:t>
      </w:r>
      <w:r w:rsidR="00BB5F05" w:rsidRPr="00927C75">
        <w:rPr>
          <w:rFonts w:ascii="Times New Roman" w:hAnsi="Times New Roman" w:cs="Times New Roman"/>
          <w:noProof/>
          <w:color w:val="000000" w:themeColor="text1"/>
          <w:sz w:val="24"/>
          <w:szCs w:val="24"/>
        </w:rPr>
        <w:t>shown</w:t>
      </w:r>
      <w:r w:rsidR="00BB5F05" w:rsidRPr="00875687">
        <w:rPr>
          <w:rFonts w:ascii="Times New Roman" w:hAnsi="Times New Roman" w:cs="Times New Roman"/>
          <w:noProof/>
          <w:color w:val="000000" w:themeColor="text1"/>
          <w:sz w:val="24"/>
          <w:szCs w:val="24"/>
        </w:rPr>
        <w:t xml:space="preserve"> in Fig. 12</w:t>
      </w:r>
      <w:r w:rsidR="00BB668B" w:rsidRPr="00875687">
        <w:rPr>
          <w:rFonts w:ascii="Times New Roman" w:hAnsi="Times New Roman" w:cs="Times New Roman"/>
          <w:color w:val="000000" w:themeColor="text1"/>
          <w:sz w:val="24"/>
          <w:szCs w:val="24"/>
        </w:rPr>
        <w:t xml:space="preserve">. </w:t>
      </w:r>
      <w:r w:rsidR="00201914" w:rsidRPr="00201914">
        <w:rPr>
          <w:rStyle w:val="normaltextrun"/>
          <w:rFonts w:ascii="Times New Roman" w:hAnsi="Times New Roman" w:cs="Times New Roman"/>
          <w:color w:val="000000"/>
          <w:sz w:val="24"/>
          <w:szCs w:val="24"/>
          <w:shd w:val="clear" w:color="auto" w:fill="FFFFFF"/>
        </w:rPr>
        <w:t>The DAQ </w:t>
      </w:r>
      <w:r w:rsidR="00201914" w:rsidRPr="00927C75">
        <w:rPr>
          <w:rStyle w:val="normaltextrun"/>
          <w:rFonts w:ascii="Times New Roman" w:hAnsi="Times New Roman" w:cs="Times New Roman"/>
          <w:noProof/>
          <w:color w:val="000000"/>
          <w:sz w:val="24"/>
          <w:szCs w:val="24"/>
          <w:shd w:val="clear" w:color="auto" w:fill="FFFFFF"/>
        </w:rPr>
        <w:t>was wirelessly programmed</w:t>
      </w:r>
      <w:r w:rsidR="00201914" w:rsidRPr="00201914">
        <w:rPr>
          <w:rStyle w:val="normaltextrun"/>
          <w:rFonts w:ascii="Times New Roman" w:hAnsi="Times New Roman" w:cs="Times New Roman"/>
          <w:color w:val="000000"/>
          <w:sz w:val="24"/>
          <w:szCs w:val="24"/>
          <w:shd w:val="clear" w:color="auto" w:fill="FFFFFF"/>
        </w:rPr>
        <w:t xml:space="preserve"> through </w:t>
      </w:r>
      <w:proofErr w:type="spellStart"/>
      <w:r w:rsidR="00201914" w:rsidRPr="00201914">
        <w:rPr>
          <w:rStyle w:val="normaltextrun"/>
          <w:rFonts w:ascii="Times New Roman" w:hAnsi="Times New Roman" w:cs="Times New Roman"/>
          <w:color w:val="000000"/>
          <w:sz w:val="24"/>
          <w:szCs w:val="24"/>
          <w:shd w:val="clear" w:color="auto" w:fill="FFFFFF"/>
        </w:rPr>
        <w:t>XBee</w:t>
      </w:r>
      <w:proofErr w:type="spellEnd"/>
      <w:r w:rsidR="00201914" w:rsidRPr="00201914">
        <w:rPr>
          <w:rStyle w:val="normaltextrun"/>
          <w:rFonts w:ascii="Times New Roman" w:hAnsi="Times New Roman" w:cs="Times New Roman"/>
          <w:color w:val="000000"/>
          <w:sz w:val="24"/>
          <w:szCs w:val="24"/>
          <w:shd w:val="clear" w:color="auto" w:fill="FFFFFF"/>
        </w:rPr>
        <w:t xml:space="preserve"> </w:t>
      </w:r>
      <w:r w:rsidR="00201914" w:rsidRPr="00201914">
        <w:rPr>
          <w:rFonts w:ascii="Times New Roman" w:hAnsi="Times New Roman" w:cs="Times New Roman"/>
          <w:sz w:val="24"/>
          <w:szCs w:val="24"/>
        </w:rPr>
        <w:t>®</w:t>
      </w:r>
      <w:r w:rsidR="00201914" w:rsidRPr="00201914">
        <w:rPr>
          <w:rStyle w:val="normaltextrun"/>
          <w:rFonts w:ascii="Times New Roman" w:hAnsi="Times New Roman" w:cs="Times New Roman"/>
          <w:color w:val="000000"/>
          <w:sz w:val="24"/>
          <w:szCs w:val="24"/>
          <w:shd w:val="clear" w:color="auto" w:fill="FFFFFF"/>
        </w:rPr>
        <w:t xml:space="preserve"> series 3 Digi mesh </w:t>
      </w:r>
      <w:proofErr w:type="gramStart"/>
      <w:r w:rsidR="00201914" w:rsidRPr="00201914">
        <w:rPr>
          <w:rStyle w:val="normaltextrun"/>
          <w:rFonts w:ascii="Times New Roman" w:hAnsi="Times New Roman" w:cs="Times New Roman"/>
          <w:color w:val="000000"/>
          <w:sz w:val="24"/>
          <w:szCs w:val="24"/>
          <w:shd w:val="clear" w:color="auto" w:fill="FFFFFF"/>
        </w:rPr>
        <w:t>network</w:t>
      </w:r>
      <w:proofErr w:type="gramEnd"/>
      <w:r w:rsidR="00201914" w:rsidRPr="00201914">
        <w:rPr>
          <w:rStyle w:val="normaltextrun"/>
          <w:rFonts w:ascii="Times New Roman" w:hAnsi="Times New Roman" w:cs="Times New Roman"/>
          <w:color w:val="000000"/>
          <w:sz w:val="24"/>
          <w:szCs w:val="24"/>
          <w:shd w:val="clear" w:color="auto" w:fill="FFFFFF"/>
        </w:rPr>
        <w:t xml:space="preserve"> using the developed web </w:t>
      </w:r>
      <w:r w:rsidR="00801707">
        <w:rPr>
          <w:rStyle w:val="normaltextrun"/>
          <w:rFonts w:ascii="Times New Roman" w:hAnsi="Times New Roman" w:cs="Times New Roman"/>
          <w:color w:val="000000"/>
          <w:sz w:val="24"/>
          <w:szCs w:val="24"/>
          <w:shd w:val="clear" w:color="auto" w:fill="FFFFFF"/>
        </w:rPr>
        <w:t>board programmer</w:t>
      </w:r>
      <w:r w:rsidR="00201914" w:rsidRPr="00201914">
        <w:rPr>
          <w:rStyle w:val="normaltextrun"/>
          <w:rFonts w:ascii="Times New Roman" w:hAnsi="Times New Roman" w:cs="Times New Roman"/>
          <w:color w:val="000000"/>
          <w:sz w:val="24"/>
          <w:szCs w:val="24"/>
          <w:shd w:val="clear" w:color="auto" w:fill="FFFFFF"/>
        </w:rPr>
        <w:t>, and data </w:t>
      </w:r>
      <w:r w:rsidR="00201914" w:rsidRPr="00927C75">
        <w:rPr>
          <w:rStyle w:val="normaltextrun"/>
          <w:rFonts w:ascii="Times New Roman" w:hAnsi="Times New Roman" w:cs="Times New Roman"/>
          <w:noProof/>
          <w:color w:val="000000"/>
          <w:sz w:val="24"/>
          <w:szCs w:val="24"/>
          <w:shd w:val="clear" w:color="auto" w:fill="FFFFFF"/>
        </w:rPr>
        <w:t>was collected</w:t>
      </w:r>
      <w:r w:rsidR="00201914" w:rsidRPr="00201914">
        <w:rPr>
          <w:rStyle w:val="normaltextrun"/>
          <w:rFonts w:ascii="Times New Roman" w:hAnsi="Times New Roman" w:cs="Times New Roman"/>
          <w:color w:val="000000"/>
          <w:sz w:val="24"/>
          <w:szCs w:val="24"/>
          <w:shd w:val="clear" w:color="auto" w:fill="FFFFFF"/>
        </w:rPr>
        <w:t> at a one-hour interval. </w:t>
      </w:r>
    </w:p>
    <w:p w14:paraId="5C2A7F3D" w14:textId="3151306A" w:rsidR="00DF5143" w:rsidRPr="00875687" w:rsidRDefault="00DF5143" w:rsidP="00134F1D">
      <w:pPr>
        <w:spacing w:after="0" w:line="480" w:lineRule="auto"/>
        <w:jc w:val="center"/>
        <w:rPr>
          <w:rFonts w:ascii="Times New Roman" w:hAnsi="Times New Roman" w:cs="Times New Roman"/>
          <w:color w:val="000000" w:themeColor="text1"/>
          <w:sz w:val="24"/>
          <w:szCs w:val="24"/>
        </w:rPr>
      </w:pPr>
      <w:r w:rsidRPr="00875687">
        <w:rPr>
          <w:rFonts w:ascii="Times New Roman" w:hAnsi="Times New Roman" w:cs="Times New Roman"/>
          <w:noProof/>
          <w:color w:val="000000" w:themeColor="text1"/>
          <w:sz w:val="24"/>
          <w:szCs w:val="24"/>
        </w:rPr>
        <w:drawing>
          <wp:inline distT="0" distB="0" distL="0" distR="0" wp14:anchorId="7EA4F741" wp14:editId="0323A18D">
            <wp:extent cx="2066748" cy="2359120"/>
            <wp:effectExtent l="0" t="0" r="0" b="317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4" cstate="print">
                      <a:extLst>
                        <a:ext uri="{28A0092B-C50C-407E-A947-70E740481C1C}">
                          <a14:useLocalDpi xmlns:a14="http://schemas.microsoft.com/office/drawing/2010/main" val="0"/>
                        </a:ext>
                      </a:extLst>
                    </a:blip>
                    <a:srcRect l="7088" t="12527" r="6637" b="31957"/>
                    <a:stretch/>
                  </pic:blipFill>
                  <pic:spPr>
                    <a:xfrm>
                      <a:off x="0" y="0"/>
                      <a:ext cx="2068620" cy="2361257"/>
                    </a:xfrm>
                    <a:prstGeom prst="rect">
                      <a:avLst/>
                    </a:prstGeom>
                  </pic:spPr>
                </pic:pic>
              </a:graphicData>
            </a:graphic>
          </wp:inline>
        </w:drawing>
      </w:r>
    </w:p>
    <w:p w14:paraId="48F7AC06" w14:textId="66313018" w:rsidR="00056145" w:rsidRPr="00875687" w:rsidRDefault="4881F02C" w:rsidP="00134F1D">
      <w:pPr>
        <w:pStyle w:val="Caption"/>
        <w:spacing w:before="0" w:after="0" w:line="480" w:lineRule="auto"/>
      </w:pPr>
      <w:r>
        <w:t>Fig. 12. Field deployment</w:t>
      </w:r>
      <w:r w:rsidR="00C36010">
        <w:t xml:space="preserve"> of the DAQ system</w:t>
      </w:r>
    </w:p>
    <w:p w14:paraId="7EC6840A" w14:textId="031D3727" w:rsidR="00123781" w:rsidRPr="00875687" w:rsidRDefault="007609D0" w:rsidP="00134F1D">
      <w:pPr>
        <w:spacing w:after="0" w:line="480" w:lineRule="auto"/>
        <w:jc w:val="both"/>
        <w:rPr>
          <w:rFonts w:ascii="Times New Roman" w:hAnsi="Times New Roman" w:cs="Times New Roman"/>
          <w:color w:val="000000" w:themeColor="text1"/>
          <w:sz w:val="24"/>
          <w:szCs w:val="24"/>
        </w:rPr>
      </w:pPr>
      <w:r w:rsidRPr="00875687">
        <w:rPr>
          <w:rFonts w:ascii="Times New Roman" w:hAnsi="Times New Roman" w:cs="Times New Roman"/>
          <w:color w:val="000000" w:themeColor="text1"/>
          <w:sz w:val="24"/>
          <w:szCs w:val="24"/>
        </w:rPr>
        <w:t xml:space="preserve">Soil </w:t>
      </w:r>
      <w:r w:rsidR="00846009" w:rsidRPr="00875687">
        <w:rPr>
          <w:rFonts w:ascii="Times New Roman" w:hAnsi="Times New Roman" w:cs="Times New Roman"/>
          <w:color w:val="000000" w:themeColor="text1"/>
          <w:sz w:val="24"/>
          <w:szCs w:val="24"/>
        </w:rPr>
        <w:t xml:space="preserve">moisture data was measured and transmitted </w:t>
      </w:r>
      <w:r w:rsidR="00A340B2" w:rsidRPr="00875687">
        <w:rPr>
          <w:rFonts w:ascii="Times New Roman" w:hAnsi="Times New Roman" w:cs="Times New Roman"/>
          <w:color w:val="000000" w:themeColor="text1"/>
          <w:sz w:val="24"/>
          <w:szCs w:val="24"/>
        </w:rPr>
        <w:t xml:space="preserve">by the developed DAQ system </w:t>
      </w:r>
      <w:r w:rsidR="00846009" w:rsidRPr="00875687">
        <w:rPr>
          <w:rFonts w:ascii="Times New Roman" w:hAnsi="Times New Roman" w:cs="Times New Roman"/>
          <w:color w:val="000000" w:themeColor="text1"/>
          <w:sz w:val="24"/>
          <w:szCs w:val="24"/>
        </w:rPr>
        <w:t>over two weeks</w:t>
      </w:r>
      <w:r w:rsidR="00A340B2" w:rsidRPr="00875687">
        <w:rPr>
          <w:rFonts w:ascii="Times New Roman" w:hAnsi="Times New Roman" w:cs="Times New Roman"/>
          <w:color w:val="000000" w:themeColor="text1"/>
          <w:sz w:val="24"/>
          <w:szCs w:val="24"/>
        </w:rPr>
        <w:t>.</w:t>
      </w:r>
      <w:r w:rsidR="00174AD5" w:rsidRPr="00875687">
        <w:rPr>
          <w:rFonts w:ascii="Times New Roman" w:hAnsi="Times New Roman" w:cs="Times New Roman"/>
          <w:color w:val="000000" w:themeColor="text1"/>
          <w:sz w:val="24"/>
          <w:szCs w:val="24"/>
        </w:rPr>
        <w:t xml:space="preserve"> The DAQ board converts the output of the </w:t>
      </w:r>
      <w:r w:rsidR="00132B28" w:rsidRPr="00875687">
        <w:rPr>
          <w:rFonts w:ascii="Times New Roman" w:hAnsi="Times New Roman" w:cs="Times New Roman"/>
          <w:noProof/>
          <w:color w:val="000000" w:themeColor="text1"/>
          <w:sz w:val="24"/>
          <w:szCs w:val="24"/>
        </w:rPr>
        <w:t xml:space="preserve">SS200 </w:t>
      </w:r>
      <w:r w:rsidR="00174AD5" w:rsidRPr="00875687">
        <w:rPr>
          <w:rFonts w:ascii="Times New Roman" w:hAnsi="Times New Roman" w:cs="Times New Roman"/>
          <w:color w:val="000000" w:themeColor="text1"/>
          <w:sz w:val="24"/>
          <w:szCs w:val="24"/>
        </w:rPr>
        <w:t>sensors from resistance (kΩ) to soil suction (kPa) based on the non-linear equation developed by</w:t>
      </w:r>
      <w:r w:rsidR="005D7104" w:rsidRPr="00875687">
        <w:rPr>
          <w:rFonts w:ascii="Times New Roman" w:hAnsi="Times New Roman" w:cs="Times New Roman"/>
          <w:color w:val="000000" w:themeColor="text1"/>
          <w:sz w:val="24"/>
          <w:szCs w:val="24"/>
        </w:rPr>
        <w:t xml:space="preserve"> </w:t>
      </w:r>
      <w:r w:rsidR="00123781" w:rsidRPr="4881F02C">
        <w:fldChar w:fldCharType="begin"/>
      </w:r>
      <w:r w:rsidR="00123781" w:rsidRPr="00875687">
        <w:rPr>
          <w:rFonts w:ascii="Times New Roman" w:hAnsi="Times New Roman" w:cs="Times New Roman"/>
          <w:color w:val="000000" w:themeColor="text1"/>
          <w:sz w:val="24"/>
          <w:szCs w:val="24"/>
        </w:rPr>
        <w:instrText xml:space="preserve"> ADDIN EN.CITE &lt;EndNote&gt;&lt;Cite AuthorYear="1"&gt;&lt;Author&gt;Shock&lt;/Author&gt;&lt;Year&gt;1998&lt;/Year&gt;&lt;RecNum&gt;8&lt;/RecNum&gt;&lt;DisplayText&gt;Shock, Barnum and Seddigh (&lt;/DisplayText&gt;&lt;record&gt;&lt;rec-number&gt;8&lt;/rec-number&gt;&lt;foreign-keys&gt;&lt;key app="EN" db-id="rrpxa2sraev2z0erspvxwe5dzrvspztddvwv" timestamp="1515133387"&gt;8&lt;/key&gt;&lt;/foreign-keys&gt;&lt;ref-type name="Journal Article"&gt;17&lt;/ref-type&gt;&lt;contributors&gt;&lt;authors&gt;&lt;author&gt;Shock, Clinton C&lt;/author&gt;&lt;author&gt;Barnum, J Michael&lt;/author&gt;&lt;author&gt;Seddigh, Majid&lt;/author&gt;&lt;/authors&gt;&lt;/contributors&gt;&lt;titles&gt;&lt;title&gt;Calibration of W~! ermark Soil Moisture Sensors for Irrigation Management&lt;/title&gt;&lt;/titles&gt;&lt;dates&gt;&lt;year&gt;1998&lt;/year&gt;&lt;/dates&gt;&lt;urls&gt;&lt;/urls&gt;&lt;/record&gt;&lt;/Cite&gt;&lt;/EndNote&gt;</w:instrText>
      </w:r>
      <w:r w:rsidR="00123781" w:rsidRPr="4881F02C">
        <w:rPr>
          <w:rFonts w:ascii="Times New Roman" w:hAnsi="Times New Roman" w:cs="Times New Roman"/>
          <w:color w:val="000000" w:themeColor="text1"/>
          <w:sz w:val="24"/>
          <w:szCs w:val="24"/>
        </w:rPr>
        <w:fldChar w:fldCharType="separate"/>
      </w:r>
      <w:r w:rsidR="00123781" w:rsidRPr="00875687">
        <w:rPr>
          <w:rFonts w:ascii="Times New Roman" w:hAnsi="Times New Roman" w:cs="Times New Roman"/>
          <w:noProof/>
          <w:color w:val="000000" w:themeColor="text1"/>
          <w:sz w:val="24"/>
          <w:szCs w:val="24"/>
        </w:rPr>
        <w:t>Shock (</w:t>
      </w:r>
      <w:r w:rsidR="00123781" w:rsidRPr="4881F02C">
        <w:fldChar w:fldCharType="end"/>
      </w:r>
      <w:r w:rsidR="00123781" w:rsidRPr="00875687">
        <w:rPr>
          <w:rFonts w:ascii="Times New Roman" w:hAnsi="Times New Roman" w:cs="Times New Roman"/>
          <w:color w:val="000000" w:themeColor="text1"/>
          <w:sz w:val="24"/>
          <w:szCs w:val="24"/>
        </w:rPr>
        <w:t>1998):</w:t>
      </w:r>
    </w:p>
    <w:p w14:paraId="3E69AC54" w14:textId="25123D7F" w:rsidR="00174AD5" w:rsidRPr="00875687" w:rsidRDefault="1A23A488" w:rsidP="00134F1D">
      <w:pPr>
        <w:spacing w:after="0" w:line="480" w:lineRule="auto"/>
        <w:jc w:val="right"/>
        <w:rPr>
          <w:rFonts w:ascii="Times New Roman" w:hAnsi="Times New Roman" w:cs="Times New Roman"/>
          <w:color w:val="000000" w:themeColor="text1"/>
          <w:sz w:val="24"/>
          <w:szCs w:val="24"/>
        </w:rPr>
      </w:pPr>
      <w:r w:rsidRPr="1A23A488">
        <w:rPr>
          <w:rFonts w:ascii="Times New Roman" w:hAnsi="Times New Roman" w:cs="Times New Roman"/>
          <w:i/>
          <w:iCs/>
          <w:color w:val="000000" w:themeColor="text1"/>
          <w:sz w:val="24"/>
          <w:szCs w:val="24"/>
        </w:rPr>
        <w:lastRenderedPageBreak/>
        <w:t>SMP</w:t>
      </w:r>
      <w:r w:rsidRPr="1A23A488">
        <w:rPr>
          <w:rFonts w:ascii="Times New Roman" w:hAnsi="Times New Roman" w:cs="Times New Roman"/>
          <w:color w:val="000000" w:themeColor="text1"/>
          <w:sz w:val="24"/>
          <w:szCs w:val="24"/>
        </w:rPr>
        <w:t xml:space="preserve"> = (4.093+(3.213*</w:t>
      </w:r>
      <w:r w:rsidRPr="1A23A488">
        <w:rPr>
          <w:rFonts w:ascii="Times New Roman" w:hAnsi="Times New Roman" w:cs="Times New Roman"/>
          <w:i/>
          <w:iCs/>
          <w:color w:val="000000" w:themeColor="text1"/>
          <w:sz w:val="24"/>
          <w:szCs w:val="24"/>
        </w:rPr>
        <w:t>R</w:t>
      </w:r>
      <w:r w:rsidRPr="1A23A488">
        <w:rPr>
          <w:rFonts w:ascii="Times New Roman" w:hAnsi="Times New Roman" w:cs="Times New Roman"/>
          <w:color w:val="000000" w:themeColor="text1"/>
          <w:sz w:val="24"/>
          <w:szCs w:val="24"/>
        </w:rPr>
        <w:t>))/(1-(0.009733*</w:t>
      </w:r>
      <w:proofErr w:type="gramStart"/>
      <w:r w:rsidRPr="1A23A488">
        <w:rPr>
          <w:rFonts w:ascii="Times New Roman" w:hAnsi="Times New Roman" w:cs="Times New Roman"/>
          <w:i/>
          <w:iCs/>
          <w:color w:val="000000" w:themeColor="text1"/>
          <w:sz w:val="24"/>
          <w:szCs w:val="24"/>
        </w:rPr>
        <w:t>R</w:t>
      </w:r>
      <w:r w:rsidRPr="1A23A488">
        <w:rPr>
          <w:rFonts w:ascii="Times New Roman" w:hAnsi="Times New Roman" w:cs="Times New Roman"/>
          <w:color w:val="000000" w:themeColor="text1"/>
          <w:sz w:val="24"/>
          <w:szCs w:val="24"/>
        </w:rPr>
        <w:t>)-(</w:t>
      </w:r>
      <w:proofErr w:type="gramEnd"/>
      <w:r w:rsidRPr="1A23A488">
        <w:rPr>
          <w:rFonts w:ascii="Times New Roman" w:hAnsi="Times New Roman" w:cs="Times New Roman"/>
          <w:color w:val="000000" w:themeColor="text1"/>
          <w:sz w:val="24"/>
          <w:szCs w:val="24"/>
        </w:rPr>
        <w:t>0.01205*</w:t>
      </w:r>
      <w:proofErr w:type="spellStart"/>
      <w:r w:rsidRPr="1A23A488">
        <w:rPr>
          <w:rFonts w:ascii="Times New Roman" w:hAnsi="Times New Roman" w:cs="Times New Roman"/>
          <w:i/>
          <w:iCs/>
          <w:color w:val="000000" w:themeColor="text1"/>
          <w:sz w:val="24"/>
          <w:szCs w:val="24"/>
        </w:rPr>
        <w:t>Ts</w:t>
      </w:r>
      <w:proofErr w:type="spellEnd"/>
      <w:r w:rsidRPr="1A23A488">
        <w:rPr>
          <w:rFonts w:ascii="Times New Roman" w:hAnsi="Times New Roman" w:cs="Times New Roman"/>
          <w:color w:val="000000" w:themeColor="text1"/>
          <w:sz w:val="24"/>
          <w:szCs w:val="24"/>
        </w:rPr>
        <w:t xml:space="preserve">))                   </w:t>
      </w:r>
      <w:r w:rsidR="00C73A73">
        <w:rPr>
          <w:rFonts w:ascii="Times New Roman" w:hAnsi="Times New Roman" w:cs="Times New Roman"/>
          <w:color w:val="000000" w:themeColor="text1"/>
          <w:sz w:val="24"/>
          <w:szCs w:val="24"/>
        </w:rPr>
        <w:t>Eq. 1</w:t>
      </w:r>
    </w:p>
    <w:p w14:paraId="64238DD6" w14:textId="573FE61C" w:rsidR="00E87D92" w:rsidRPr="00875687" w:rsidRDefault="1A23A488" w:rsidP="00134F1D">
      <w:pPr>
        <w:spacing w:after="0" w:line="480" w:lineRule="auto"/>
        <w:jc w:val="both"/>
        <w:rPr>
          <w:rFonts w:ascii="Times New Roman" w:hAnsi="Times New Roman" w:cs="Times New Roman"/>
          <w:sz w:val="24"/>
          <w:szCs w:val="24"/>
        </w:rPr>
      </w:pPr>
      <w:r w:rsidRPr="00927C75">
        <w:rPr>
          <w:rFonts w:ascii="Times New Roman" w:hAnsi="Times New Roman" w:cs="Times New Roman"/>
          <w:noProof/>
          <w:color w:val="000000" w:themeColor="text1"/>
          <w:sz w:val="24"/>
          <w:szCs w:val="24"/>
        </w:rPr>
        <w:t>where</w:t>
      </w:r>
      <w:r w:rsidRPr="1A23A488">
        <w:rPr>
          <w:rFonts w:ascii="Times New Roman" w:hAnsi="Times New Roman" w:cs="Times New Roman"/>
          <w:color w:val="000000" w:themeColor="text1"/>
          <w:sz w:val="24"/>
          <w:szCs w:val="24"/>
        </w:rPr>
        <w:t xml:space="preserve"> </w:t>
      </w:r>
      <w:r w:rsidRPr="1A23A488">
        <w:rPr>
          <w:rFonts w:ascii="Times New Roman" w:hAnsi="Times New Roman" w:cs="Times New Roman"/>
          <w:i/>
          <w:iCs/>
          <w:color w:val="000000" w:themeColor="text1"/>
          <w:sz w:val="24"/>
          <w:szCs w:val="24"/>
        </w:rPr>
        <w:t>SMP</w:t>
      </w:r>
      <w:r w:rsidRPr="1A23A488">
        <w:rPr>
          <w:rFonts w:ascii="Times New Roman" w:hAnsi="Times New Roman" w:cs="Times New Roman"/>
          <w:color w:val="000000" w:themeColor="text1"/>
          <w:sz w:val="24"/>
          <w:szCs w:val="24"/>
        </w:rPr>
        <w:t xml:space="preserve"> is the soil </w:t>
      </w:r>
      <w:r w:rsidRPr="00927C75">
        <w:rPr>
          <w:rFonts w:ascii="Times New Roman" w:hAnsi="Times New Roman" w:cs="Times New Roman"/>
          <w:noProof/>
          <w:color w:val="000000" w:themeColor="text1"/>
          <w:sz w:val="24"/>
          <w:szCs w:val="24"/>
        </w:rPr>
        <w:t>matrix</w:t>
      </w:r>
      <w:r w:rsidRPr="1A23A488">
        <w:rPr>
          <w:rFonts w:ascii="Times New Roman" w:hAnsi="Times New Roman" w:cs="Times New Roman"/>
          <w:color w:val="000000" w:themeColor="text1"/>
          <w:sz w:val="24"/>
          <w:szCs w:val="24"/>
        </w:rPr>
        <w:t xml:space="preserve"> potential in kPa, </w:t>
      </w:r>
      <w:r w:rsidRPr="00132B28">
        <w:rPr>
          <w:rFonts w:ascii="Times New Roman" w:hAnsi="Times New Roman" w:cs="Times New Roman"/>
          <w:i/>
          <w:color w:val="000000" w:themeColor="text1"/>
          <w:sz w:val="24"/>
          <w:szCs w:val="24"/>
        </w:rPr>
        <w:t>R</w:t>
      </w:r>
      <w:r w:rsidRPr="1A23A488">
        <w:rPr>
          <w:rFonts w:ascii="Times New Roman" w:hAnsi="Times New Roman" w:cs="Times New Roman"/>
          <w:color w:val="000000" w:themeColor="text1"/>
          <w:sz w:val="24"/>
          <w:szCs w:val="24"/>
        </w:rPr>
        <w:t xml:space="preserve"> is the sensor resistance in kΩ, and </w:t>
      </w:r>
      <w:proofErr w:type="spellStart"/>
      <w:r w:rsidRPr="1A23A488">
        <w:rPr>
          <w:rFonts w:ascii="Times New Roman" w:hAnsi="Times New Roman" w:cs="Times New Roman"/>
          <w:i/>
          <w:iCs/>
          <w:color w:val="000000" w:themeColor="text1"/>
          <w:sz w:val="24"/>
          <w:szCs w:val="24"/>
        </w:rPr>
        <w:t>Ts</w:t>
      </w:r>
      <w:proofErr w:type="spellEnd"/>
      <w:r w:rsidRPr="1A23A488">
        <w:rPr>
          <w:rFonts w:ascii="Times New Roman" w:hAnsi="Times New Roman" w:cs="Times New Roman"/>
          <w:color w:val="000000" w:themeColor="text1"/>
          <w:sz w:val="24"/>
          <w:szCs w:val="24"/>
        </w:rPr>
        <w:t xml:space="preserve"> is the measured soil temperature in Celsius near the </w:t>
      </w:r>
      <w:r w:rsidR="00132B28" w:rsidRPr="00875687">
        <w:rPr>
          <w:rFonts w:ascii="Times New Roman" w:hAnsi="Times New Roman" w:cs="Times New Roman"/>
          <w:noProof/>
          <w:color w:val="000000" w:themeColor="text1"/>
          <w:sz w:val="24"/>
          <w:szCs w:val="24"/>
        </w:rPr>
        <w:t xml:space="preserve">SS200 </w:t>
      </w:r>
      <w:r w:rsidRPr="1A23A488">
        <w:rPr>
          <w:rFonts w:ascii="Times New Roman" w:hAnsi="Times New Roman" w:cs="Times New Roman"/>
          <w:color w:val="000000" w:themeColor="text1"/>
          <w:sz w:val="24"/>
          <w:szCs w:val="24"/>
        </w:rPr>
        <w:t xml:space="preserve">probe. Fig. 13 shows the obtained soil </w:t>
      </w:r>
      <w:r w:rsidRPr="1A23A488">
        <w:rPr>
          <w:rFonts w:ascii="Times New Roman" w:hAnsi="Times New Roman" w:cs="Times New Roman"/>
          <w:sz w:val="24"/>
          <w:szCs w:val="24"/>
        </w:rPr>
        <w:t xml:space="preserve">moisture data at three depths over time. </w:t>
      </w:r>
      <w:r w:rsidRPr="00927C75">
        <w:rPr>
          <w:rFonts w:ascii="Times New Roman" w:hAnsi="Times New Roman" w:cs="Times New Roman"/>
          <w:noProof/>
          <w:sz w:val="24"/>
          <w:szCs w:val="24"/>
        </w:rPr>
        <w:t>A lower soil matrix potential means wet</w:t>
      </w:r>
      <w:r w:rsidR="00132B28" w:rsidRPr="00927C75">
        <w:rPr>
          <w:rFonts w:ascii="Times New Roman" w:hAnsi="Times New Roman" w:cs="Times New Roman"/>
          <w:noProof/>
          <w:sz w:val="24"/>
          <w:szCs w:val="24"/>
        </w:rPr>
        <w:t>ter</w:t>
      </w:r>
      <w:r w:rsidRPr="00927C75">
        <w:rPr>
          <w:rFonts w:ascii="Times New Roman" w:hAnsi="Times New Roman" w:cs="Times New Roman"/>
          <w:noProof/>
          <w:sz w:val="24"/>
          <w:szCs w:val="24"/>
        </w:rPr>
        <w:t xml:space="preserve"> soil.</w:t>
      </w:r>
      <w:r w:rsidRPr="1A23A488">
        <w:rPr>
          <w:rFonts w:ascii="Times New Roman" w:hAnsi="Times New Roman" w:cs="Times New Roman"/>
          <w:sz w:val="24"/>
          <w:szCs w:val="24"/>
        </w:rPr>
        <w:t xml:space="preserve"> </w:t>
      </w:r>
      <w:r w:rsidRPr="00927C75">
        <w:rPr>
          <w:rFonts w:ascii="Times New Roman" w:hAnsi="Times New Roman" w:cs="Times New Roman"/>
          <w:noProof/>
          <w:sz w:val="24"/>
          <w:szCs w:val="24"/>
        </w:rPr>
        <w:t>A greater soil matrix potential means dr</w:t>
      </w:r>
      <w:r w:rsidR="00132B28" w:rsidRPr="00927C75">
        <w:rPr>
          <w:rFonts w:ascii="Times New Roman" w:hAnsi="Times New Roman" w:cs="Times New Roman"/>
          <w:noProof/>
          <w:sz w:val="24"/>
          <w:szCs w:val="24"/>
        </w:rPr>
        <w:t>ier</w:t>
      </w:r>
      <w:r w:rsidRPr="00927C75">
        <w:rPr>
          <w:rFonts w:ascii="Times New Roman" w:hAnsi="Times New Roman" w:cs="Times New Roman"/>
          <w:noProof/>
          <w:sz w:val="24"/>
          <w:szCs w:val="24"/>
        </w:rPr>
        <w:t xml:space="preserve"> soil.</w:t>
      </w:r>
      <w:r w:rsidRPr="1A23A488">
        <w:rPr>
          <w:rFonts w:ascii="Times New Roman" w:hAnsi="Times New Roman" w:cs="Times New Roman"/>
          <w:sz w:val="24"/>
          <w:szCs w:val="24"/>
        </w:rPr>
        <w:t xml:space="preserve"> A rise in the soil matrix potential indicates the soil lost moisture. A dip in the soil matrix potential indicates the soil gained moisture. A major drop in soil matrix potential indicates a significant watering event such as irrigation or rain. </w:t>
      </w:r>
    </w:p>
    <w:p w14:paraId="24E86BD7" w14:textId="4A67557A" w:rsidR="00E87D92" w:rsidRPr="00875687" w:rsidRDefault="00132B28" w:rsidP="00134F1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ree irrigations</w:t>
      </w:r>
      <w:r w:rsidR="1A23A488" w:rsidRPr="1A23A488">
        <w:rPr>
          <w:rFonts w:ascii="Times New Roman" w:hAnsi="Times New Roman" w:cs="Times New Roman"/>
          <w:sz w:val="24"/>
          <w:szCs w:val="24"/>
        </w:rPr>
        <w:t xml:space="preserve"> </w:t>
      </w:r>
      <w:r>
        <w:rPr>
          <w:rFonts w:ascii="Times New Roman" w:hAnsi="Times New Roman" w:cs="Times New Roman"/>
          <w:noProof/>
          <w:sz w:val="24"/>
          <w:szCs w:val="24"/>
        </w:rPr>
        <w:t>were carried out</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to water</w:t>
      </w:r>
      <w:r w:rsidR="1A23A488" w:rsidRPr="1A23A488">
        <w:rPr>
          <w:rFonts w:ascii="Times New Roman" w:hAnsi="Times New Roman" w:cs="Times New Roman"/>
          <w:sz w:val="24"/>
          <w:szCs w:val="24"/>
        </w:rPr>
        <w:t xml:space="preserve"> the </w:t>
      </w:r>
      <w:r>
        <w:rPr>
          <w:rFonts w:ascii="Times New Roman" w:hAnsi="Times New Roman" w:cs="Times New Roman"/>
          <w:sz w:val="24"/>
          <w:szCs w:val="24"/>
        </w:rPr>
        <w:t>field</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where the</w:t>
      </w:r>
      <w:r w:rsidR="1A23A488" w:rsidRPr="1A23A488">
        <w:rPr>
          <w:rFonts w:ascii="Times New Roman" w:hAnsi="Times New Roman" w:cs="Times New Roman"/>
          <w:sz w:val="24"/>
          <w:szCs w:val="24"/>
        </w:rPr>
        <w:t xml:space="preserve"> sensors </w:t>
      </w:r>
      <w:r w:rsidRPr="00927C75">
        <w:rPr>
          <w:rFonts w:ascii="Times New Roman" w:hAnsi="Times New Roman" w:cs="Times New Roman"/>
          <w:noProof/>
          <w:sz w:val="24"/>
          <w:szCs w:val="24"/>
        </w:rPr>
        <w:t>were installed</w:t>
      </w:r>
      <w:r>
        <w:rPr>
          <w:rFonts w:ascii="Times New Roman" w:hAnsi="Times New Roman" w:cs="Times New Roman"/>
          <w:sz w:val="24"/>
          <w:szCs w:val="24"/>
        </w:rPr>
        <w:t xml:space="preserve"> (day 5</w:t>
      </w:r>
      <w:r w:rsidR="1A23A488" w:rsidRPr="1A23A488">
        <w:rPr>
          <w:rFonts w:ascii="Times New Roman" w:hAnsi="Times New Roman" w:cs="Times New Roman"/>
          <w:sz w:val="24"/>
          <w:szCs w:val="24"/>
        </w:rPr>
        <w:t xml:space="preserve">, </w:t>
      </w:r>
      <w:r>
        <w:rPr>
          <w:rFonts w:ascii="Times New Roman" w:hAnsi="Times New Roman" w:cs="Times New Roman"/>
          <w:sz w:val="24"/>
          <w:szCs w:val="24"/>
        </w:rPr>
        <w:t>day 7</w:t>
      </w:r>
      <w:r w:rsidR="1A23A488" w:rsidRPr="1A23A488">
        <w:rPr>
          <w:rFonts w:ascii="Times New Roman" w:hAnsi="Times New Roman" w:cs="Times New Roman"/>
          <w:sz w:val="24"/>
          <w:szCs w:val="24"/>
        </w:rPr>
        <w:t xml:space="preserve">, and </w:t>
      </w:r>
      <w:r>
        <w:rPr>
          <w:rFonts w:ascii="Times New Roman" w:hAnsi="Times New Roman" w:cs="Times New Roman"/>
          <w:sz w:val="24"/>
          <w:szCs w:val="24"/>
        </w:rPr>
        <w:t>day 14)</w:t>
      </w:r>
      <w:r w:rsidR="1A23A488" w:rsidRPr="1A23A488">
        <w:rPr>
          <w:rFonts w:ascii="Times New Roman" w:hAnsi="Times New Roman" w:cs="Times New Roman"/>
          <w:sz w:val="24"/>
          <w:szCs w:val="24"/>
        </w:rPr>
        <w:t xml:space="preserve">. Following the 3ft sensor </w:t>
      </w:r>
      <w:r>
        <w:rPr>
          <w:rFonts w:ascii="Times New Roman" w:hAnsi="Times New Roman" w:cs="Times New Roman"/>
          <w:sz w:val="24"/>
          <w:szCs w:val="24"/>
        </w:rPr>
        <w:t>data curve</w:t>
      </w:r>
      <w:r w:rsidR="1A23A488" w:rsidRPr="1A23A488">
        <w:rPr>
          <w:rFonts w:ascii="Times New Roman" w:hAnsi="Times New Roman" w:cs="Times New Roman"/>
          <w:sz w:val="24"/>
          <w:szCs w:val="24"/>
        </w:rPr>
        <w:t xml:space="preserve">, the sensor indicates drying soil until an irrigation event at approximately 100 hours occurs. The 3ft sensors potential drops to about 7kPa before drying to about 12kPa at about 160 hours where the second irrigation event occurs. The third irrigation event occurs at nearly 335 hours dropping the readings from about 10kPa to 7kPa. The irrigation events can </w:t>
      </w:r>
      <w:r w:rsidR="1A23A488" w:rsidRPr="008F5A26">
        <w:rPr>
          <w:rFonts w:ascii="Times New Roman" w:hAnsi="Times New Roman" w:cs="Times New Roman"/>
          <w:noProof/>
          <w:sz w:val="24"/>
          <w:szCs w:val="24"/>
        </w:rPr>
        <w:t>be seen</w:t>
      </w:r>
      <w:r w:rsidR="1A23A488" w:rsidRPr="1A23A488">
        <w:rPr>
          <w:rFonts w:ascii="Times New Roman" w:hAnsi="Times New Roman" w:cs="Times New Roman"/>
          <w:sz w:val="24"/>
          <w:szCs w:val="24"/>
        </w:rPr>
        <w:t xml:space="preserve"> in all three sensors at their respective depths. The 1ft and 2ft sensors gave similar readings of soil </w:t>
      </w:r>
      <w:r w:rsidR="1A23A488" w:rsidRPr="008F5A26">
        <w:rPr>
          <w:rFonts w:ascii="Times New Roman" w:hAnsi="Times New Roman" w:cs="Times New Roman"/>
          <w:noProof/>
          <w:sz w:val="24"/>
          <w:szCs w:val="24"/>
        </w:rPr>
        <w:t>matrix</w:t>
      </w:r>
      <w:r w:rsidR="1A23A488" w:rsidRPr="1A23A488">
        <w:rPr>
          <w:rFonts w:ascii="Times New Roman" w:hAnsi="Times New Roman" w:cs="Times New Roman"/>
          <w:sz w:val="24"/>
          <w:szCs w:val="24"/>
        </w:rPr>
        <w:t xml:space="preserve"> potential. </w:t>
      </w:r>
      <w:r w:rsidR="1A23A488" w:rsidRPr="008F5A26">
        <w:rPr>
          <w:rFonts w:ascii="Times New Roman" w:hAnsi="Times New Roman" w:cs="Times New Roman"/>
          <w:noProof/>
          <w:sz w:val="24"/>
          <w:szCs w:val="24"/>
        </w:rPr>
        <w:t>This</w:t>
      </w:r>
      <w:r w:rsidR="1A23A488" w:rsidRPr="1A23A488">
        <w:rPr>
          <w:rFonts w:ascii="Times New Roman" w:hAnsi="Times New Roman" w:cs="Times New Roman"/>
          <w:sz w:val="24"/>
          <w:szCs w:val="24"/>
        </w:rPr>
        <w:t xml:space="preserve"> indicates that the moisture in the soil was relatively constant from 1ft depth to 2</w:t>
      </w:r>
      <w:r w:rsidR="00E37C80">
        <w:rPr>
          <w:rFonts w:ascii="Times New Roman" w:hAnsi="Times New Roman" w:cs="Times New Roman"/>
          <w:sz w:val="24"/>
          <w:szCs w:val="24"/>
        </w:rPr>
        <w:t>-</w:t>
      </w:r>
      <w:r w:rsidR="1A23A488" w:rsidRPr="1A23A488">
        <w:rPr>
          <w:rFonts w:ascii="Times New Roman" w:hAnsi="Times New Roman" w:cs="Times New Roman"/>
          <w:sz w:val="24"/>
          <w:szCs w:val="24"/>
        </w:rPr>
        <w:t xml:space="preserve">ft depth, and the 3ft depth soil contained less moisture. </w:t>
      </w:r>
    </w:p>
    <w:p w14:paraId="209E739D" w14:textId="01F3BC4E" w:rsidR="00E87D92" w:rsidRPr="00875687" w:rsidRDefault="4881F02C" w:rsidP="00134F1D">
      <w:pPr>
        <w:spacing w:after="0" w:line="480" w:lineRule="auto"/>
        <w:jc w:val="both"/>
        <w:rPr>
          <w:rFonts w:ascii="Times New Roman" w:hAnsi="Times New Roman" w:cs="Times New Roman"/>
          <w:color w:val="000000" w:themeColor="text1"/>
          <w:sz w:val="24"/>
          <w:szCs w:val="24"/>
        </w:rPr>
      </w:pPr>
      <w:r w:rsidRPr="4881F02C">
        <w:rPr>
          <w:rFonts w:ascii="Times New Roman" w:hAnsi="Times New Roman" w:cs="Times New Roman"/>
          <w:color w:val="FF0000"/>
          <w:sz w:val="24"/>
          <w:szCs w:val="24"/>
        </w:rPr>
        <w:t xml:space="preserve">  </w:t>
      </w:r>
      <w:r w:rsidR="009C5A37">
        <w:rPr>
          <w:noProof/>
        </w:rPr>
        <w:drawing>
          <wp:inline distT="0" distB="0" distL="0" distR="0" wp14:anchorId="43F3736A" wp14:editId="28FD99CE">
            <wp:extent cx="5776623" cy="2417197"/>
            <wp:effectExtent l="0" t="0" r="0" b="254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21414C36" w14:textId="466C2D4C" w:rsidR="00BB5F05" w:rsidRPr="00875687" w:rsidRDefault="4881F02C" w:rsidP="00134F1D">
      <w:pPr>
        <w:pStyle w:val="Caption"/>
        <w:spacing w:before="0" w:after="0" w:line="480" w:lineRule="auto"/>
      </w:pPr>
      <w:r>
        <w:t xml:space="preserve">Fig. 13. Soil </w:t>
      </w:r>
      <w:r w:rsidRPr="008F5A26">
        <w:rPr>
          <w:noProof/>
        </w:rPr>
        <w:t>matrix</w:t>
      </w:r>
      <w:r>
        <w:t xml:space="preserve"> potential </w:t>
      </w:r>
    </w:p>
    <w:p w14:paraId="4C0EEE5A" w14:textId="77777777" w:rsidR="007B6622" w:rsidRPr="00875687" w:rsidRDefault="007B6622" w:rsidP="00134F1D">
      <w:pPr>
        <w:spacing w:after="0" w:line="480" w:lineRule="auto"/>
        <w:rPr>
          <w:rFonts w:ascii="Times New Roman" w:hAnsi="Times New Roman" w:cs="Times New Roman"/>
          <w:color w:val="FF0000"/>
          <w:sz w:val="28"/>
          <w:szCs w:val="24"/>
        </w:rPr>
      </w:pPr>
    </w:p>
    <w:p w14:paraId="135D112C" w14:textId="4C1579FD" w:rsidR="001678BB" w:rsidRPr="00875687" w:rsidRDefault="4881F02C" w:rsidP="00134F1D">
      <w:pPr>
        <w:pStyle w:val="Heading1"/>
        <w:numPr>
          <w:ilvl w:val="0"/>
          <w:numId w:val="0"/>
        </w:numPr>
        <w:spacing w:after="0" w:line="480" w:lineRule="auto"/>
        <w:jc w:val="both"/>
        <w:rPr>
          <w:rFonts w:ascii="Times New Roman" w:hAnsi="Times New Roman" w:cs="Times New Roman"/>
          <w:b/>
          <w:bCs/>
          <w:color w:val="000000" w:themeColor="text1"/>
          <w:sz w:val="28"/>
          <w:szCs w:val="28"/>
        </w:rPr>
      </w:pPr>
      <w:r w:rsidRPr="4881F02C">
        <w:rPr>
          <w:rFonts w:ascii="Times New Roman" w:hAnsi="Times New Roman" w:cs="Times New Roman"/>
          <w:b/>
          <w:bCs/>
          <w:color w:val="000000" w:themeColor="text1"/>
          <w:sz w:val="28"/>
          <w:szCs w:val="28"/>
        </w:rPr>
        <w:lastRenderedPageBreak/>
        <w:t>4. Conclusions</w:t>
      </w:r>
      <w:bookmarkEnd w:id="10"/>
    </w:p>
    <w:p w14:paraId="4F84533A" w14:textId="6DF7746C" w:rsidR="00E84BDF"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sz w:val="24"/>
          <w:szCs w:val="24"/>
        </w:rPr>
        <w:t xml:space="preserve">An open source wireless data acquisition system for dedicated agricultural real-time measurement has </w:t>
      </w:r>
      <w:r w:rsidRPr="008F5A26">
        <w:rPr>
          <w:rFonts w:ascii="Times New Roman" w:hAnsi="Times New Roman" w:cs="Times New Roman"/>
          <w:noProof/>
          <w:sz w:val="24"/>
          <w:szCs w:val="24"/>
        </w:rPr>
        <w:t>been developed</w:t>
      </w:r>
      <w:r w:rsidRPr="1A23A488">
        <w:rPr>
          <w:rFonts w:ascii="Times New Roman" w:hAnsi="Times New Roman" w:cs="Times New Roman"/>
          <w:noProof/>
          <w:sz w:val="24"/>
          <w:szCs w:val="24"/>
        </w:rPr>
        <w:t>. The</w:t>
      </w:r>
      <w:r w:rsidRPr="1A23A488">
        <w:rPr>
          <w:rFonts w:ascii="Times New Roman" w:hAnsi="Times New Roman" w:cs="Times New Roman"/>
          <w:sz w:val="24"/>
          <w:szCs w:val="24"/>
        </w:rPr>
        <w:t xml:space="preserve"> system can be in conjunction with most agricultural sensors and common wireless communication protocols. The custom instrumentation software can automatically identify connected sensors and send out data to the gateway wirelessly. The device can </w:t>
      </w:r>
      <w:r w:rsidRPr="008F5A26">
        <w:rPr>
          <w:rFonts w:ascii="Times New Roman" w:hAnsi="Times New Roman" w:cs="Times New Roman"/>
          <w:noProof/>
          <w:sz w:val="24"/>
          <w:szCs w:val="24"/>
        </w:rPr>
        <w:t>be wirelessly programmed</w:t>
      </w:r>
      <w:r w:rsidRPr="1A23A488">
        <w:rPr>
          <w:rFonts w:ascii="Times New Roman" w:hAnsi="Times New Roman" w:cs="Times New Roman"/>
          <w:sz w:val="24"/>
          <w:szCs w:val="24"/>
        </w:rPr>
        <w:t xml:space="preserve"> via a web-based programming interface. The field experiment shows that all the developed functions work, and data can be reliably collected and stored for further data analysis and decision-making. In conclusion, the developed DAQ system proves to be a reliable solution to support the cloud-based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ecision support system. Further work is still needed to support more agricultural sensors. The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system design allows for installation of a dense population of agricultural sensors in any field. The cost of the DAQ hardware system is around 50 dollars without sensors and radios. In the configuration used for this study, the cost of the system was approximately 175 dollars. The life of the hardware is expected to last about </w:t>
      </w:r>
      <w:r w:rsidR="008F5A26">
        <w:rPr>
          <w:rFonts w:ascii="Times New Roman" w:hAnsi="Times New Roman" w:cs="Times New Roman"/>
          <w:noProof/>
          <w:sz w:val="24"/>
          <w:szCs w:val="24"/>
        </w:rPr>
        <w:t>ten</w:t>
      </w:r>
      <w:r w:rsidRPr="1A23A488">
        <w:rPr>
          <w:rFonts w:ascii="Times New Roman" w:hAnsi="Times New Roman" w:cs="Times New Roman"/>
          <w:sz w:val="24"/>
          <w:szCs w:val="24"/>
        </w:rPr>
        <w:t xml:space="preserve"> years. It </w:t>
      </w:r>
      <w:r w:rsidRPr="008F5A26">
        <w:rPr>
          <w:rFonts w:ascii="Times New Roman" w:hAnsi="Times New Roman" w:cs="Times New Roman"/>
          <w:noProof/>
          <w:sz w:val="24"/>
          <w:szCs w:val="24"/>
        </w:rPr>
        <w:t>is expected</w:t>
      </w:r>
      <w:r w:rsidRPr="1A23A488">
        <w:rPr>
          <w:rFonts w:ascii="Times New Roman" w:hAnsi="Times New Roman" w:cs="Times New Roman"/>
          <w:sz w:val="24"/>
          <w:szCs w:val="24"/>
        </w:rPr>
        <w:t xml:space="preserve"> that a commercial instrument will </w:t>
      </w:r>
      <w:r w:rsidRPr="008F5A26">
        <w:rPr>
          <w:rFonts w:ascii="Times New Roman" w:hAnsi="Times New Roman" w:cs="Times New Roman"/>
          <w:noProof/>
          <w:sz w:val="24"/>
          <w:szCs w:val="24"/>
        </w:rPr>
        <w:t>be produced</w:t>
      </w:r>
      <w:r w:rsidRPr="1A23A488">
        <w:rPr>
          <w:rFonts w:ascii="Times New Roman" w:hAnsi="Times New Roman" w:cs="Times New Roman"/>
          <w:sz w:val="24"/>
          <w:szCs w:val="24"/>
        </w:rPr>
        <w:t xml:space="preserve"> and reported upon in the coming months, users can make their </w:t>
      </w:r>
      <w:proofErr w:type="spellStart"/>
      <w:r w:rsidRPr="1A23A488">
        <w:rPr>
          <w:rFonts w:ascii="Times New Roman" w:hAnsi="Times New Roman" w:cs="Times New Roman"/>
          <w:sz w:val="24"/>
          <w:szCs w:val="24"/>
        </w:rPr>
        <w:t>SmartFarm</w:t>
      </w:r>
      <w:proofErr w:type="spellEnd"/>
      <w:r w:rsidRPr="1A23A488">
        <w:rPr>
          <w:rFonts w:ascii="Times New Roman" w:hAnsi="Times New Roman" w:cs="Times New Roman"/>
          <w:sz w:val="24"/>
          <w:szCs w:val="24"/>
        </w:rPr>
        <w:t xml:space="preserve"> DAQ </w:t>
      </w:r>
      <w:r w:rsidRPr="008F5A26">
        <w:rPr>
          <w:rFonts w:ascii="Times New Roman" w:hAnsi="Times New Roman" w:cs="Times New Roman"/>
          <w:noProof/>
          <w:sz w:val="24"/>
          <w:szCs w:val="24"/>
        </w:rPr>
        <w:t>boards</w:t>
      </w:r>
      <w:r w:rsidRPr="1A23A488">
        <w:rPr>
          <w:rFonts w:ascii="Times New Roman" w:hAnsi="Times New Roman" w:cs="Times New Roman"/>
          <w:sz w:val="24"/>
          <w:szCs w:val="24"/>
        </w:rPr>
        <w:t xml:space="preserve"> since both the software and hardware are open source.</w:t>
      </w:r>
    </w:p>
    <w:p w14:paraId="599F520E" w14:textId="77777777" w:rsidR="00E84BDF" w:rsidRPr="00875687" w:rsidRDefault="00E84BDF" w:rsidP="00134F1D">
      <w:pPr>
        <w:spacing w:after="0" w:line="480" w:lineRule="auto"/>
        <w:rPr>
          <w:rFonts w:ascii="Times New Roman" w:hAnsi="Times New Roman" w:cs="Times New Roman"/>
          <w:sz w:val="24"/>
          <w:szCs w:val="24"/>
        </w:rPr>
      </w:pPr>
    </w:p>
    <w:p w14:paraId="20A5D6AE" w14:textId="77777777" w:rsidR="00EE606D" w:rsidRPr="00875687" w:rsidRDefault="4881F02C" w:rsidP="00134F1D">
      <w:pPr>
        <w:pStyle w:val="Heading1"/>
        <w:numPr>
          <w:ilvl w:val="0"/>
          <w:numId w:val="0"/>
        </w:numPr>
        <w:spacing w:after="0" w:line="480" w:lineRule="auto"/>
        <w:rPr>
          <w:rFonts w:ascii="Times New Roman" w:hAnsi="Times New Roman" w:cs="Times New Roman"/>
          <w:b/>
          <w:bCs/>
          <w:sz w:val="28"/>
          <w:szCs w:val="28"/>
        </w:rPr>
      </w:pPr>
      <w:bookmarkStart w:id="11" w:name="_Toc489863413"/>
      <w:r w:rsidRPr="4881F02C">
        <w:rPr>
          <w:rFonts w:ascii="Times New Roman" w:hAnsi="Times New Roman" w:cs="Times New Roman"/>
          <w:b/>
          <w:bCs/>
          <w:sz w:val="28"/>
          <w:szCs w:val="28"/>
        </w:rPr>
        <w:t>Acknowledgements</w:t>
      </w:r>
      <w:bookmarkEnd w:id="11"/>
    </w:p>
    <w:p w14:paraId="2BD1B718" w14:textId="117FDF4F" w:rsidR="006816AE" w:rsidRDefault="1A23A488" w:rsidP="00134F1D">
      <w:pPr>
        <w:spacing w:after="0" w:line="480" w:lineRule="auto"/>
        <w:jc w:val="both"/>
        <w:rPr>
          <w:rFonts w:ascii="Times New Roman" w:hAnsi="Times New Roman" w:cs="Times New Roman"/>
          <w:sz w:val="24"/>
          <w:szCs w:val="24"/>
        </w:rPr>
      </w:pPr>
      <w:r w:rsidRPr="1A23A488">
        <w:rPr>
          <w:rFonts w:ascii="Times New Roman" w:hAnsi="Times New Roman" w:cs="Times New Roman"/>
          <w:noProof/>
          <w:sz w:val="24"/>
          <w:szCs w:val="24"/>
        </w:rPr>
        <w:t xml:space="preserve">This research </w:t>
      </w:r>
      <w:r w:rsidRPr="008F5A26">
        <w:rPr>
          <w:rFonts w:ascii="Times New Roman" w:hAnsi="Times New Roman" w:cs="Times New Roman"/>
          <w:noProof/>
          <w:sz w:val="24"/>
          <w:szCs w:val="24"/>
        </w:rPr>
        <w:t>is partially supported</w:t>
      </w:r>
      <w:r w:rsidRPr="1A23A488">
        <w:rPr>
          <w:rFonts w:ascii="Times New Roman" w:hAnsi="Times New Roman" w:cs="Times New Roman"/>
          <w:noProof/>
          <w:sz w:val="24"/>
          <w:szCs w:val="24"/>
        </w:rPr>
        <w:t xml:space="preserve"> by National Science Foundation</w:t>
      </w:r>
      <w:r w:rsidRPr="1A23A488">
        <w:rPr>
          <w:rFonts w:ascii="Times New Roman" w:hAnsi="Times New Roman" w:cs="Times New Roman"/>
          <w:sz w:val="24"/>
          <w:szCs w:val="24"/>
        </w:rPr>
        <w:t xml:space="preserve"> </w:t>
      </w:r>
      <w:r w:rsidR="00C525D7">
        <w:rPr>
          <w:rFonts w:ascii="Times New Roman" w:hAnsi="Times New Roman" w:cs="Times New Roman"/>
          <w:sz w:val="24"/>
          <w:szCs w:val="24"/>
        </w:rPr>
        <w:t>[grant</w:t>
      </w:r>
      <w:r w:rsidRPr="1A23A488">
        <w:rPr>
          <w:rFonts w:ascii="Times New Roman" w:hAnsi="Times New Roman" w:cs="Times New Roman"/>
          <w:sz w:val="24"/>
          <w:szCs w:val="24"/>
        </w:rPr>
        <w:t xml:space="preserve"> number</w:t>
      </w:r>
      <w:r w:rsidR="00C525D7">
        <w:rPr>
          <w:rFonts w:ascii="Times New Roman" w:hAnsi="Times New Roman" w:cs="Times New Roman"/>
          <w:sz w:val="24"/>
          <w:szCs w:val="24"/>
        </w:rPr>
        <w:t xml:space="preserve"> </w:t>
      </w:r>
      <w:r w:rsidRPr="1A23A488">
        <w:rPr>
          <w:rFonts w:ascii="Times New Roman" w:hAnsi="Times New Roman" w:cs="Times New Roman"/>
          <w:sz w:val="24"/>
          <w:szCs w:val="24"/>
        </w:rPr>
        <w:t>1539570</w:t>
      </w:r>
      <w:r w:rsidR="00C525D7">
        <w:rPr>
          <w:rFonts w:ascii="Times New Roman" w:hAnsi="Times New Roman" w:cs="Times New Roman"/>
          <w:sz w:val="24"/>
          <w:szCs w:val="24"/>
        </w:rPr>
        <w:t>]</w:t>
      </w:r>
      <w:r w:rsidRPr="1A23A488">
        <w:rPr>
          <w:rFonts w:ascii="Times New Roman" w:hAnsi="Times New Roman" w:cs="Times New Roman"/>
          <w:sz w:val="24"/>
          <w:szCs w:val="24"/>
        </w:rPr>
        <w:t>, and CSU Agriculture</w:t>
      </w:r>
      <w:bookmarkStart w:id="12" w:name="_GoBack"/>
      <w:bookmarkEnd w:id="12"/>
      <w:r w:rsidRPr="1A23A488">
        <w:rPr>
          <w:rFonts w:ascii="Times New Roman" w:hAnsi="Times New Roman" w:cs="Times New Roman"/>
          <w:sz w:val="24"/>
          <w:szCs w:val="24"/>
        </w:rPr>
        <w:t xml:space="preserve"> Research Institute </w:t>
      </w:r>
      <w:r w:rsidR="00C525D7">
        <w:rPr>
          <w:rFonts w:ascii="Times New Roman" w:hAnsi="Times New Roman" w:cs="Times New Roman"/>
          <w:sz w:val="24"/>
          <w:szCs w:val="24"/>
        </w:rPr>
        <w:t>[grant</w:t>
      </w:r>
      <w:r w:rsidRPr="1A23A488">
        <w:rPr>
          <w:rFonts w:ascii="Times New Roman" w:hAnsi="Times New Roman" w:cs="Times New Roman"/>
          <w:sz w:val="24"/>
          <w:szCs w:val="24"/>
        </w:rPr>
        <w:t xml:space="preserve"> number</w:t>
      </w:r>
      <w:r w:rsidR="00C525D7">
        <w:rPr>
          <w:rFonts w:ascii="Times New Roman" w:hAnsi="Times New Roman" w:cs="Times New Roman"/>
          <w:sz w:val="24"/>
          <w:szCs w:val="24"/>
        </w:rPr>
        <w:t xml:space="preserve"> </w:t>
      </w:r>
      <w:r w:rsidRPr="1A23A488">
        <w:rPr>
          <w:rFonts w:ascii="Times New Roman" w:hAnsi="Times New Roman" w:cs="Times New Roman"/>
          <w:sz w:val="24"/>
          <w:szCs w:val="24"/>
        </w:rPr>
        <w:t>16-03-021</w:t>
      </w:r>
      <w:r w:rsidR="00C525D7">
        <w:rPr>
          <w:rFonts w:ascii="Times New Roman" w:hAnsi="Times New Roman" w:cs="Times New Roman"/>
          <w:sz w:val="24"/>
          <w:szCs w:val="24"/>
        </w:rPr>
        <w:t>]</w:t>
      </w:r>
      <w:r w:rsidRPr="1A23A488">
        <w:rPr>
          <w:rFonts w:ascii="Times New Roman" w:hAnsi="Times New Roman" w:cs="Times New Roman"/>
          <w:sz w:val="24"/>
          <w:szCs w:val="24"/>
        </w:rPr>
        <w:t>.</w:t>
      </w:r>
    </w:p>
    <w:p w14:paraId="7D60BA18" w14:textId="440F54D9" w:rsidR="009C5A37" w:rsidRDefault="009C5A37" w:rsidP="00134F1D">
      <w:pPr>
        <w:spacing w:after="0" w:line="480" w:lineRule="auto"/>
        <w:jc w:val="both"/>
        <w:rPr>
          <w:rFonts w:ascii="Times New Roman" w:hAnsi="Times New Roman" w:cs="Times New Roman"/>
          <w:sz w:val="24"/>
          <w:szCs w:val="24"/>
        </w:rPr>
      </w:pPr>
    </w:p>
    <w:p w14:paraId="1B36DF01" w14:textId="60416BC5" w:rsidR="00134F1D" w:rsidRDefault="00134F1D" w:rsidP="00134F1D">
      <w:pPr>
        <w:spacing w:after="0" w:line="480" w:lineRule="auto"/>
        <w:jc w:val="both"/>
        <w:rPr>
          <w:rFonts w:ascii="Times New Roman" w:hAnsi="Times New Roman" w:cs="Times New Roman"/>
          <w:sz w:val="24"/>
          <w:szCs w:val="24"/>
        </w:rPr>
      </w:pPr>
    </w:p>
    <w:p w14:paraId="48D05B41" w14:textId="77777777" w:rsidR="00134F1D" w:rsidRPr="00875687" w:rsidRDefault="00134F1D" w:rsidP="00134F1D">
      <w:pPr>
        <w:spacing w:after="0" w:line="480" w:lineRule="auto"/>
        <w:jc w:val="both"/>
        <w:rPr>
          <w:rFonts w:ascii="Times New Roman" w:hAnsi="Times New Roman" w:cs="Times New Roman"/>
          <w:sz w:val="24"/>
          <w:szCs w:val="24"/>
        </w:rPr>
      </w:pPr>
    </w:p>
    <w:p w14:paraId="78E4B6CA" w14:textId="77777777" w:rsidR="00EE606D" w:rsidRPr="00875687" w:rsidRDefault="4881F02C" w:rsidP="00134F1D">
      <w:pPr>
        <w:pStyle w:val="Heading1"/>
        <w:numPr>
          <w:ilvl w:val="0"/>
          <w:numId w:val="0"/>
        </w:numPr>
        <w:spacing w:after="0" w:line="480" w:lineRule="auto"/>
        <w:rPr>
          <w:rFonts w:ascii="Times New Roman" w:hAnsi="Times New Roman" w:cs="Times New Roman"/>
          <w:b/>
          <w:bCs/>
          <w:sz w:val="28"/>
          <w:szCs w:val="28"/>
        </w:rPr>
      </w:pPr>
      <w:bookmarkStart w:id="13" w:name="_Toc489863414"/>
      <w:r w:rsidRPr="4881F02C">
        <w:rPr>
          <w:rFonts w:ascii="Times New Roman" w:hAnsi="Times New Roman" w:cs="Times New Roman"/>
          <w:b/>
          <w:bCs/>
          <w:sz w:val="28"/>
          <w:szCs w:val="28"/>
        </w:rPr>
        <w:t>References</w:t>
      </w:r>
      <w:bookmarkEnd w:id="13"/>
    </w:p>
    <w:p w14:paraId="3DC409B1" w14:textId="59865A3F" w:rsidR="00123781" w:rsidRPr="009C5A37" w:rsidRDefault="0010282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color w:val="000000" w:themeColor="text1"/>
          <w:sz w:val="24"/>
          <w:szCs w:val="24"/>
        </w:rPr>
        <w:lastRenderedPageBreak/>
        <w:fldChar w:fldCharType="begin"/>
      </w:r>
      <w:r w:rsidRPr="009C5A37">
        <w:rPr>
          <w:rFonts w:ascii="Times New Roman" w:hAnsi="Times New Roman" w:cs="Times New Roman"/>
          <w:color w:val="000000" w:themeColor="text1"/>
          <w:sz w:val="24"/>
          <w:szCs w:val="24"/>
        </w:rPr>
        <w:instrText xml:space="preserve"> ADDIN EN.REFLIST </w:instrText>
      </w:r>
      <w:r w:rsidRPr="009C5A37">
        <w:rPr>
          <w:rFonts w:ascii="Times New Roman" w:hAnsi="Times New Roman" w:cs="Times New Roman"/>
          <w:color w:val="000000" w:themeColor="text1"/>
          <w:sz w:val="24"/>
          <w:szCs w:val="24"/>
        </w:rPr>
        <w:fldChar w:fldCharType="separate"/>
      </w:r>
      <w:r w:rsidR="00123781" w:rsidRPr="009C5A37">
        <w:rPr>
          <w:rFonts w:ascii="Times New Roman" w:hAnsi="Times New Roman" w:cs="Times New Roman"/>
          <w:sz w:val="24"/>
          <w:szCs w:val="24"/>
        </w:rPr>
        <w:t xml:space="preserve">Baker, </w:t>
      </w:r>
      <w:r w:rsidR="00123781" w:rsidRPr="008F5A26">
        <w:rPr>
          <w:rFonts w:ascii="Times New Roman" w:hAnsi="Times New Roman" w:cs="Times New Roman"/>
          <w:sz w:val="24"/>
          <w:szCs w:val="24"/>
        </w:rPr>
        <w:t>Mr</w:t>
      </w:r>
      <w:r w:rsidR="00123781" w:rsidRPr="009C5A37">
        <w:rPr>
          <w:rFonts w:ascii="Times New Roman" w:hAnsi="Times New Roman" w:cs="Times New Roman"/>
          <w:sz w:val="24"/>
          <w:szCs w:val="24"/>
        </w:rPr>
        <w:t xml:space="preserve"> Ed. "Open Source Data Logger for Low-Cost Environmental Monitoring." </w:t>
      </w:r>
      <w:r w:rsidR="00123781" w:rsidRPr="009C5A37">
        <w:rPr>
          <w:rFonts w:ascii="Times New Roman" w:hAnsi="Times New Roman" w:cs="Times New Roman"/>
          <w:i/>
          <w:sz w:val="24"/>
          <w:szCs w:val="24"/>
        </w:rPr>
        <w:t>Biodiversity data journal</w:t>
      </w:r>
      <w:r w:rsidR="00123781" w:rsidRPr="009C5A37">
        <w:rPr>
          <w:rFonts w:ascii="Times New Roman" w:hAnsi="Times New Roman" w:cs="Times New Roman"/>
          <w:sz w:val="24"/>
          <w:szCs w:val="24"/>
        </w:rPr>
        <w:t>.2 (2014).</w:t>
      </w:r>
    </w:p>
    <w:p w14:paraId="7970B2E2" w14:textId="38DC33DC"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Giordano, JO, et al. "An Economic Decision-Making Support System for Selection of Reproductive Management Programs on Dairy Farms." </w:t>
      </w:r>
      <w:r w:rsidRPr="009C5A37">
        <w:rPr>
          <w:rFonts w:ascii="Times New Roman" w:hAnsi="Times New Roman" w:cs="Times New Roman"/>
          <w:i/>
          <w:sz w:val="24"/>
          <w:szCs w:val="24"/>
        </w:rPr>
        <w:t xml:space="preserve">Journal of dairy science </w:t>
      </w:r>
      <w:r w:rsidRPr="009C5A37">
        <w:rPr>
          <w:rFonts w:ascii="Times New Roman" w:hAnsi="Times New Roman" w:cs="Times New Roman"/>
          <w:sz w:val="24"/>
          <w:szCs w:val="24"/>
        </w:rPr>
        <w:t>94.12 (2011): 6216-32.</w:t>
      </w:r>
    </w:p>
    <w:p w14:paraId="4A7D4F92" w14:textId="77C5D02C"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i/>
          <w:sz w:val="24"/>
          <w:szCs w:val="24"/>
        </w:rPr>
        <w:t>Smartfarm: Improving Agriculture Sustainability Using Modern Information Technology</w:t>
      </w:r>
      <w:r w:rsidRPr="009C5A37">
        <w:rPr>
          <w:rFonts w:ascii="Times New Roman" w:hAnsi="Times New Roman" w:cs="Times New Roman"/>
          <w:sz w:val="24"/>
          <w:szCs w:val="24"/>
        </w:rPr>
        <w:t>. KDD Workshop on Data Science for Food, Energy, and Water. 2016.</w:t>
      </w:r>
    </w:p>
    <w:p w14:paraId="6B183566" w14:textId="0FDEA646" w:rsidR="00123781" w:rsidRPr="009C5A37" w:rsidRDefault="00123781" w:rsidP="00134F1D">
      <w:pPr>
        <w:pStyle w:val="EndNoteBibliography"/>
        <w:spacing w:after="0" w:line="480" w:lineRule="auto"/>
        <w:jc w:val="both"/>
        <w:rPr>
          <w:rFonts w:ascii="Times New Roman" w:hAnsi="Times New Roman" w:cs="Times New Roman"/>
          <w:sz w:val="24"/>
          <w:szCs w:val="24"/>
        </w:rPr>
      </w:pPr>
      <w:r w:rsidRPr="009C5A37">
        <w:rPr>
          <w:rFonts w:ascii="Times New Roman" w:hAnsi="Times New Roman" w:cs="Times New Roman"/>
          <w:sz w:val="24"/>
          <w:szCs w:val="24"/>
        </w:rPr>
        <w:t xml:space="preserve">Marcomini, Antonio, Glenn Walter Suter II, and Andrea Critto. </w:t>
      </w:r>
      <w:r w:rsidRPr="009C5A37">
        <w:rPr>
          <w:rFonts w:ascii="Times New Roman" w:hAnsi="Times New Roman" w:cs="Times New Roman"/>
          <w:i/>
          <w:sz w:val="24"/>
          <w:szCs w:val="24"/>
        </w:rPr>
        <w:t>Decision Support Systems for Risk-Based Management of Contaminated Sites</w:t>
      </w:r>
      <w:r w:rsidRPr="009C5A37">
        <w:rPr>
          <w:rFonts w:ascii="Times New Roman" w:hAnsi="Times New Roman" w:cs="Times New Roman"/>
          <w:sz w:val="24"/>
          <w:szCs w:val="24"/>
        </w:rPr>
        <w:t>. Vol. 763: Springer Science &amp; Business Media, 2008.</w:t>
      </w:r>
    </w:p>
    <w:p w14:paraId="3536A505" w14:textId="58143905"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Minae, Susan, D Baker, and J Dixon. "Status of Farm Data Systems and Farmer Decision Support in Sub-Saharan Africa." </w:t>
      </w:r>
      <w:r w:rsidRPr="009C5A37">
        <w:rPr>
          <w:rFonts w:ascii="Times New Roman" w:hAnsi="Times New Roman" w:cs="Times New Roman"/>
          <w:i/>
          <w:sz w:val="24"/>
          <w:szCs w:val="24"/>
        </w:rPr>
        <w:t xml:space="preserve">FAO Rome </w:t>
      </w:r>
      <w:r w:rsidRPr="009C5A37">
        <w:rPr>
          <w:rFonts w:ascii="Times New Roman" w:hAnsi="Times New Roman" w:cs="Times New Roman"/>
          <w:sz w:val="24"/>
          <w:szCs w:val="24"/>
        </w:rPr>
        <w:t xml:space="preserve"> (2008).</w:t>
      </w:r>
    </w:p>
    <w:p w14:paraId="2B2C873E" w14:textId="4B7784E4"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Reddy, M Narayana, and NH Rao. "Gis Based Decision Support Systems in Agriculture." </w:t>
      </w:r>
      <w:r w:rsidRPr="009C5A37">
        <w:rPr>
          <w:rFonts w:ascii="Times New Roman" w:hAnsi="Times New Roman" w:cs="Times New Roman"/>
          <w:i/>
          <w:sz w:val="24"/>
          <w:szCs w:val="24"/>
        </w:rPr>
        <w:t xml:space="preserve">National Academy of Agricultural Research Management Rajendranagar </w:t>
      </w:r>
      <w:r w:rsidRPr="009C5A37">
        <w:rPr>
          <w:rFonts w:ascii="Times New Roman" w:hAnsi="Times New Roman" w:cs="Times New Roman"/>
          <w:sz w:val="24"/>
          <w:szCs w:val="24"/>
        </w:rPr>
        <w:t xml:space="preserve"> (1995): 1-11.</w:t>
      </w:r>
    </w:p>
    <w:p w14:paraId="4BC965E5" w14:textId="636F2DE4"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 xml:space="preserve">Shock, Clinton C, J Michael Barnum, and Majid Seddigh. "Calibration of </w:t>
      </w:r>
      <w:r w:rsidRPr="00C92448">
        <w:rPr>
          <w:rFonts w:ascii="Times New Roman" w:hAnsi="Times New Roman" w:cs="Times New Roman"/>
          <w:sz w:val="24"/>
          <w:szCs w:val="24"/>
        </w:rPr>
        <w:t>W</w:t>
      </w:r>
      <w:r w:rsidR="00C92448" w:rsidRPr="00C92448">
        <w:rPr>
          <w:rFonts w:ascii="Times New Roman" w:hAnsi="Times New Roman" w:cs="Times New Roman"/>
          <w:sz w:val="24"/>
          <w:szCs w:val="24"/>
        </w:rPr>
        <w:t>ate</w:t>
      </w:r>
      <w:r w:rsidRPr="00C92448">
        <w:rPr>
          <w:rFonts w:ascii="Times New Roman" w:hAnsi="Times New Roman" w:cs="Times New Roman"/>
          <w:sz w:val="24"/>
          <w:szCs w:val="24"/>
        </w:rPr>
        <w:t>rmark</w:t>
      </w:r>
      <w:r w:rsidRPr="009C5A37">
        <w:rPr>
          <w:rFonts w:ascii="Times New Roman" w:hAnsi="Times New Roman" w:cs="Times New Roman"/>
          <w:sz w:val="24"/>
          <w:szCs w:val="24"/>
        </w:rPr>
        <w:t xml:space="preserve"> Soil Moisture Sensors for Irrigation Management."  (1998).</w:t>
      </w:r>
    </w:p>
    <w:p w14:paraId="058664A1" w14:textId="42FE1462" w:rsidR="00123781" w:rsidRPr="009C5A37" w:rsidRDefault="00123781" w:rsidP="00134F1D">
      <w:pPr>
        <w:pStyle w:val="EndNoteBibliography"/>
        <w:spacing w:after="0" w:line="480" w:lineRule="auto"/>
        <w:rPr>
          <w:rFonts w:ascii="Times New Roman" w:hAnsi="Times New Roman" w:cs="Times New Roman"/>
          <w:sz w:val="24"/>
          <w:szCs w:val="24"/>
        </w:rPr>
      </w:pPr>
      <w:r w:rsidRPr="009C5A37">
        <w:rPr>
          <w:rFonts w:ascii="Times New Roman" w:hAnsi="Times New Roman" w:cs="Times New Roman"/>
          <w:sz w:val="24"/>
          <w:szCs w:val="24"/>
        </w:rPr>
        <w:t>Tham-Agyekum, Enoch Kwame. "Assessing Farm Record Keeping Behaviour among Small-Scale Poultry Farmers in the Ga East Municipality."  (2010).</w:t>
      </w:r>
    </w:p>
    <w:p w14:paraId="1D3CC063" w14:textId="298841FA" w:rsidR="00577600" w:rsidRPr="00875687" w:rsidRDefault="00102821" w:rsidP="009A7A09">
      <w:pPr>
        <w:spacing w:after="0" w:line="480" w:lineRule="auto"/>
        <w:jc w:val="both"/>
        <w:rPr>
          <w:rFonts w:ascii="Times New Roman" w:hAnsi="Times New Roman" w:cs="Times New Roman"/>
          <w:i/>
          <w:sz w:val="24"/>
          <w:szCs w:val="24"/>
        </w:rPr>
      </w:pPr>
      <w:r w:rsidRPr="009C5A37">
        <w:rPr>
          <w:rFonts w:ascii="Times New Roman" w:hAnsi="Times New Roman" w:cs="Times New Roman"/>
          <w:color w:val="000000" w:themeColor="text1"/>
          <w:sz w:val="24"/>
          <w:szCs w:val="24"/>
        </w:rPr>
        <w:fldChar w:fldCharType="end"/>
      </w:r>
    </w:p>
    <w:sectPr w:rsidR="00577600" w:rsidRPr="00875687" w:rsidSect="004A16C1">
      <w:type w:val="continuous"/>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693B2B" w14:textId="77777777" w:rsidR="00F33864" w:rsidRDefault="00F33864" w:rsidP="00CB6579">
      <w:pPr>
        <w:spacing w:after="0" w:line="240" w:lineRule="auto"/>
      </w:pPr>
      <w:r>
        <w:separator/>
      </w:r>
    </w:p>
  </w:endnote>
  <w:endnote w:type="continuationSeparator" w:id="0">
    <w:p w14:paraId="14FE9A3F" w14:textId="77777777" w:rsidR="00F33864" w:rsidRDefault="00F33864" w:rsidP="00CB65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FZShuTi">
    <w:altName w:val="SimSun"/>
    <w:panose1 w:val="020B0604020202020204"/>
    <w:charset w:val="86"/>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7648802"/>
      <w:docPartObj>
        <w:docPartGallery w:val="Page Numbers (Bottom of Page)"/>
        <w:docPartUnique/>
      </w:docPartObj>
    </w:sdtPr>
    <w:sdtEndPr>
      <w:rPr>
        <w:noProof/>
      </w:rPr>
    </w:sdtEndPr>
    <w:sdtContent>
      <w:p w14:paraId="5A20ADC7" w14:textId="390444A4" w:rsidR="00DB0D38" w:rsidRDefault="00DB0D3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B901FDF" w14:textId="77777777" w:rsidR="00DB0D38" w:rsidRDefault="00DB0D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D70A0" w14:textId="77777777" w:rsidR="00F33864" w:rsidRDefault="00F33864" w:rsidP="00CB6579">
      <w:pPr>
        <w:spacing w:after="0" w:line="240" w:lineRule="auto"/>
      </w:pPr>
      <w:r>
        <w:separator/>
      </w:r>
    </w:p>
  </w:footnote>
  <w:footnote w:type="continuationSeparator" w:id="0">
    <w:p w14:paraId="5875873F" w14:textId="77777777" w:rsidR="00F33864" w:rsidRDefault="00F33864" w:rsidP="00CB65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73A08"/>
    <w:multiLevelType w:val="hybridMultilevel"/>
    <w:tmpl w:val="09DC832A"/>
    <w:lvl w:ilvl="0" w:tplc="9E2221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B71EE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6EE68F6"/>
    <w:multiLevelType w:val="hybridMultilevel"/>
    <w:tmpl w:val="96BC14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A35F5A"/>
    <w:multiLevelType w:val="hybridMultilevel"/>
    <w:tmpl w:val="9F8A09C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9D226C0"/>
    <w:multiLevelType w:val="multilevel"/>
    <w:tmpl w:val="C4AA253A"/>
    <w:lvl w:ilvl="0">
      <w:start w:val="1"/>
      <w:numFmt w:val="bullet"/>
      <w:lvlText w:val=""/>
      <w:lvlJc w:val="left"/>
      <w:pPr>
        <w:tabs>
          <w:tab w:val="num" w:pos="720"/>
        </w:tabs>
        <w:ind w:left="720" w:hanging="360"/>
      </w:pPr>
      <w:rPr>
        <w:rFonts w:ascii="Symbol" w:hAnsi="Symbol" w:hint="default"/>
        <w:sz w:val="20"/>
      </w:rPr>
    </w:lvl>
    <w:lvl w:ilvl="1">
      <w:start w:val="6"/>
      <w:numFmt w:val="upperRoman"/>
      <w:lvlText w:val="%2."/>
      <w:lvlJc w:val="left"/>
      <w:pPr>
        <w:ind w:left="1800" w:hanging="72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7E40E0"/>
    <w:multiLevelType w:val="hybridMultilevel"/>
    <w:tmpl w:val="3F5610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DE4983"/>
    <w:multiLevelType w:val="multilevel"/>
    <w:tmpl w:val="502E7E26"/>
    <w:lvl w:ilvl="0">
      <w:start w:val="1"/>
      <w:numFmt w:val="decimal"/>
      <w:pStyle w:val="Heading1"/>
      <w:lvlText w:val="%1."/>
      <w:lvlJc w:val="left"/>
      <w:pPr>
        <w:ind w:left="189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EEC372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6761B1"/>
    <w:multiLevelType w:val="hybridMultilevel"/>
    <w:tmpl w:val="3E001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655631"/>
    <w:multiLevelType w:val="hybridMultilevel"/>
    <w:tmpl w:val="B26A01A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5F226C86"/>
    <w:multiLevelType w:val="hybridMultilevel"/>
    <w:tmpl w:val="E0E07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E04587"/>
    <w:multiLevelType w:val="hybridMultilevel"/>
    <w:tmpl w:val="FD10EB3A"/>
    <w:lvl w:ilvl="0" w:tplc="D346A1D8">
      <w:start w:val="1"/>
      <w:numFmt w:val="bullet"/>
      <w:lvlText w:val=""/>
      <w:lvlJc w:val="left"/>
      <w:pPr>
        <w:ind w:left="720" w:hanging="360"/>
      </w:pPr>
      <w:rPr>
        <w:rFonts w:ascii="Symbol" w:hAnsi="Symbol" w:hint="default"/>
      </w:rPr>
    </w:lvl>
    <w:lvl w:ilvl="1" w:tplc="4F84F108">
      <w:start w:val="1"/>
      <w:numFmt w:val="bullet"/>
      <w:lvlText w:val="o"/>
      <w:lvlJc w:val="left"/>
      <w:pPr>
        <w:ind w:left="1440" w:hanging="360"/>
      </w:pPr>
      <w:rPr>
        <w:rFonts w:ascii="Courier New" w:hAnsi="Courier New" w:hint="default"/>
      </w:rPr>
    </w:lvl>
    <w:lvl w:ilvl="2" w:tplc="865C1BFC">
      <w:start w:val="1"/>
      <w:numFmt w:val="bullet"/>
      <w:lvlText w:val=""/>
      <w:lvlJc w:val="left"/>
      <w:pPr>
        <w:ind w:left="2160" w:hanging="360"/>
      </w:pPr>
      <w:rPr>
        <w:rFonts w:ascii="Wingdings" w:hAnsi="Wingdings" w:hint="default"/>
      </w:rPr>
    </w:lvl>
    <w:lvl w:ilvl="3" w:tplc="05108C0E">
      <w:start w:val="1"/>
      <w:numFmt w:val="bullet"/>
      <w:lvlText w:val=""/>
      <w:lvlJc w:val="left"/>
      <w:pPr>
        <w:ind w:left="2880" w:hanging="360"/>
      </w:pPr>
      <w:rPr>
        <w:rFonts w:ascii="Symbol" w:hAnsi="Symbol" w:hint="default"/>
      </w:rPr>
    </w:lvl>
    <w:lvl w:ilvl="4" w:tplc="97C611A2">
      <w:start w:val="1"/>
      <w:numFmt w:val="bullet"/>
      <w:lvlText w:val="o"/>
      <w:lvlJc w:val="left"/>
      <w:pPr>
        <w:ind w:left="3600" w:hanging="360"/>
      </w:pPr>
      <w:rPr>
        <w:rFonts w:ascii="Courier New" w:hAnsi="Courier New" w:hint="default"/>
      </w:rPr>
    </w:lvl>
    <w:lvl w:ilvl="5" w:tplc="D5581098">
      <w:start w:val="1"/>
      <w:numFmt w:val="bullet"/>
      <w:lvlText w:val=""/>
      <w:lvlJc w:val="left"/>
      <w:pPr>
        <w:ind w:left="4320" w:hanging="360"/>
      </w:pPr>
      <w:rPr>
        <w:rFonts w:ascii="Wingdings" w:hAnsi="Wingdings" w:hint="default"/>
      </w:rPr>
    </w:lvl>
    <w:lvl w:ilvl="6" w:tplc="1C681406">
      <w:start w:val="1"/>
      <w:numFmt w:val="bullet"/>
      <w:lvlText w:val=""/>
      <w:lvlJc w:val="left"/>
      <w:pPr>
        <w:ind w:left="5040" w:hanging="360"/>
      </w:pPr>
      <w:rPr>
        <w:rFonts w:ascii="Symbol" w:hAnsi="Symbol" w:hint="default"/>
      </w:rPr>
    </w:lvl>
    <w:lvl w:ilvl="7" w:tplc="98381AE4">
      <w:start w:val="1"/>
      <w:numFmt w:val="bullet"/>
      <w:lvlText w:val="o"/>
      <w:lvlJc w:val="left"/>
      <w:pPr>
        <w:ind w:left="5760" w:hanging="360"/>
      </w:pPr>
      <w:rPr>
        <w:rFonts w:ascii="Courier New" w:hAnsi="Courier New" w:hint="default"/>
      </w:rPr>
    </w:lvl>
    <w:lvl w:ilvl="8" w:tplc="0178CB04">
      <w:start w:val="1"/>
      <w:numFmt w:val="bullet"/>
      <w:lvlText w:val=""/>
      <w:lvlJc w:val="left"/>
      <w:pPr>
        <w:ind w:left="6480" w:hanging="360"/>
      </w:pPr>
      <w:rPr>
        <w:rFonts w:ascii="Wingdings" w:hAnsi="Wingdings" w:hint="default"/>
      </w:rPr>
    </w:lvl>
  </w:abstractNum>
  <w:abstractNum w:abstractNumId="12" w15:restartNumberingAfterBreak="0">
    <w:nsid w:val="61583665"/>
    <w:multiLevelType w:val="hybridMultilevel"/>
    <w:tmpl w:val="EF9A836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680146C1"/>
    <w:multiLevelType w:val="hybridMultilevel"/>
    <w:tmpl w:val="3AAAD520"/>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97321C1"/>
    <w:multiLevelType w:val="hybridMultilevel"/>
    <w:tmpl w:val="2B54B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752331"/>
    <w:multiLevelType w:val="multilevel"/>
    <w:tmpl w:val="72F24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6"/>
  </w:num>
  <w:num w:numId="3">
    <w:abstractNumId w:val="10"/>
  </w:num>
  <w:num w:numId="4">
    <w:abstractNumId w:val="14"/>
  </w:num>
  <w:num w:numId="5">
    <w:abstractNumId w:val="8"/>
  </w:num>
  <w:num w:numId="6">
    <w:abstractNumId w:val="7"/>
  </w:num>
  <w:num w:numId="7">
    <w:abstractNumId w:val="13"/>
  </w:num>
  <w:num w:numId="8">
    <w:abstractNumId w:val="9"/>
  </w:num>
  <w:num w:numId="9">
    <w:abstractNumId w:val="3"/>
  </w:num>
  <w:num w:numId="10">
    <w:abstractNumId w:val="12"/>
  </w:num>
  <w:num w:numId="11">
    <w:abstractNumId w:val="5"/>
  </w:num>
  <w:num w:numId="12">
    <w:abstractNumId w:val="4"/>
  </w:num>
  <w:num w:numId="13">
    <w:abstractNumId w:val="1"/>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6"/>
    <w:lvlOverride w:ilvl="0">
      <w:startOverride w:val="4"/>
    </w:lvlOverride>
  </w:num>
  <w:num w:numId="17">
    <w:abstractNumId w:val="2"/>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TM3NzIwtDQyMTc0NTZX0lEKTi0uzszPAykwMq8FAABO+S8tAAAA"/>
    <w:docVar w:name="EN.InstantFormat" w:val="&lt;ENInstantFormat&gt;&lt;Enabled&gt;0&lt;/Enabled&gt;&lt;ScanUnformatted&gt;1&lt;/ScanUnformatted&gt;&lt;ScanChanges&gt;1&lt;/ScanChanges&gt;&lt;Suspended&gt;0&lt;/Suspended&gt;&lt;/ENInstantFormat&gt;"/>
    <w:docVar w:name="EN.Layout" w:val="&lt;ENLayout&gt;&lt;Style&gt;ML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rrpxa2sraev2z0erspvxwe5dzrvspztddvwv&quot;&gt;New&lt;record-ids&gt;&lt;item&gt;1&lt;/item&gt;&lt;item&gt;2&lt;/item&gt;&lt;item&gt;3&lt;/item&gt;&lt;item&gt;4&lt;/item&gt;&lt;item&gt;5&lt;/item&gt;&lt;item&gt;6&lt;/item&gt;&lt;item&gt;7&lt;/item&gt;&lt;item&gt;8&lt;/item&gt;&lt;/record-ids&gt;&lt;/item&gt;&lt;/Libraries&gt;"/>
  </w:docVars>
  <w:rsids>
    <w:rsidRoot w:val="00EE606D"/>
    <w:rsid w:val="000045F8"/>
    <w:rsid w:val="000076B0"/>
    <w:rsid w:val="0002341E"/>
    <w:rsid w:val="000361C5"/>
    <w:rsid w:val="0005546B"/>
    <w:rsid w:val="00056145"/>
    <w:rsid w:val="0006086C"/>
    <w:rsid w:val="0006151C"/>
    <w:rsid w:val="00063493"/>
    <w:rsid w:val="00066B1B"/>
    <w:rsid w:val="00072E9F"/>
    <w:rsid w:val="00073D84"/>
    <w:rsid w:val="000805D1"/>
    <w:rsid w:val="000846E9"/>
    <w:rsid w:val="00086372"/>
    <w:rsid w:val="00091D03"/>
    <w:rsid w:val="00093A43"/>
    <w:rsid w:val="000A081C"/>
    <w:rsid w:val="000A106D"/>
    <w:rsid w:val="000A3873"/>
    <w:rsid w:val="000A40B2"/>
    <w:rsid w:val="000B1CD6"/>
    <w:rsid w:val="000B492A"/>
    <w:rsid w:val="000B5E13"/>
    <w:rsid w:val="000C0577"/>
    <w:rsid w:val="000C1F58"/>
    <w:rsid w:val="000D11B1"/>
    <w:rsid w:val="000D2483"/>
    <w:rsid w:val="000D5B55"/>
    <w:rsid w:val="000E1DE8"/>
    <w:rsid w:val="000E5078"/>
    <w:rsid w:val="000F264B"/>
    <w:rsid w:val="00102821"/>
    <w:rsid w:val="00105815"/>
    <w:rsid w:val="00123781"/>
    <w:rsid w:val="00123D46"/>
    <w:rsid w:val="001318A1"/>
    <w:rsid w:val="00132B28"/>
    <w:rsid w:val="00134F1D"/>
    <w:rsid w:val="001350E6"/>
    <w:rsid w:val="00135456"/>
    <w:rsid w:val="00146B59"/>
    <w:rsid w:val="001577E7"/>
    <w:rsid w:val="00161620"/>
    <w:rsid w:val="0016184B"/>
    <w:rsid w:val="001622DC"/>
    <w:rsid w:val="00163D50"/>
    <w:rsid w:val="001678BB"/>
    <w:rsid w:val="001744E6"/>
    <w:rsid w:val="00174AD5"/>
    <w:rsid w:val="00182E2A"/>
    <w:rsid w:val="00193CE1"/>
    <w:rsid w:val="00194A47"/>
    <w:rsid w:val="001951A0"/>
    <w:rsid w:val="0019605E"/>
    <w:rsid w:val="001A2215"/>
    <w:rsid w:val="001B063D"/>
    <w:rsid w:val="001B08B1"/>
    <w:rsid w:val="001B29CA"/>
    <w:rsid w:val="001B2EC8"/>
    <w:rsid w:val="001C22E5"/>
    <w:rsid w:val="001C5B1B"/>
    <w:rsid w:val="001C6B56"/>
    <w:rsid w:val="001D42C4"/>
    <w:rsid w:val="001D4A36"/>
    <w:rsid w:val="001E0C69"/>
    <w:rsid w:val="001E2ACD"/>
    <w:rsid w:val="001E4C1C"/>
    <w:rsid w:val="001F25AF"/>
    <w:rsid w:val="001F3307"/>
    <w:rsid w:val="001F5159"/>
    <w:rsid w:val="001F55D7"/>
    <w:rsid w:val="0020063B"/>
    <w:rsid w:val="00201914"/>
    <w:rsid w:val="00212768"/>
    <w:rsid w:val="00216E71"/>
    <w:rsid w:val="00220DB3"/>
    <w:rsid w:val="00222346"/>
    <w:rsid w:val="00227395"/>
    <w:rsid w:val="002315C9"/>
    <w:rsid w:val="0023673E"/>
    <w:rsid w:val="00236C72"/>
    <w:rsid w:val="00243B6B"/>
    <w:rsid w:val="00243BA7"/>
    <w:rsid w:val="00245A32"/>
    <w:rsid w:val="00250A9C"/>
    <w:rsid w:val="00253038"/>
    <w:rsid w:val="00254CE3"/>
    <w:rsid w:val="00255D90"/>
    <w:rsid w:val="00257A47"/>
    <w:rsid w:val="002705BF"/>
    <w:rsid w:val="0027168C"/>
    <w:rsid w:val="0027380C"/>
    <w:rsid w:val="00273E12"/>
    <w:rsid w:val="002746A3"/>
    <w:rsid w:val="002812E2"/>
    <w:rsid w:val="002830AB"/>
    <w:rsid w:val="002958DA"/>
    <w:rsid w:val="002B760F"/>
    <w:rsid w:val="002C11C8"/>
    <w:rsid w:val="002C4B93"/>
    <w:rsid w:val="002D6A69"/>
    <w:rsid w:val="002D7C4E"/>
    <w:rsid w:val="002E4CC5"/>
    <w:rsid w:val="002E5605"/>
    <w:rsid w:val="002E77A1"/>
    <w:rsid w:val="003069EA"/>
    <w:rsid w:val="00307F14"/>
    <w:rsid w:val="0031163D"/>
    <w:rsid w:val="00315571"/>
    <w:rsid w:val="00321B40"/>
    <w:rsid w:val="00322342"/>
    <w:rsid w:val="00331B53"/>
    <w:rsid w:val="00336D9B"/>
    <w:rsid w:val="00340316"/>
    <w:rsid w:val="0034491D"/>
    <w:rsid w:val="00351B53"/>
    <w:rsid w:val="0036090E"/>
    <w:rsid w:val="00373F27"/>
    <w:rsid w:val="00380C6F"/>
    <w:rsid w:val="003855DD"/>
    <w:rsid w:val="00385755"/>
    <w:rsid w:val="00390D01"/>
    <w:rsid w:val="00393409"/>
    <w:rsid w:val="00393FDA"/>
    <w:rsid w:val="003B0456"/>
    <w:rsid w:val="003C0BCB"/>
    <w:rsid w:val="003C6FA5"/>
    <w:rsid w:val="003C7B2E"/>
    <w:rsid w:val="003D0863"/>
    <w:rsid w:val="003D1F26"/>
    <w:rsid w:val="003D6CBA"/>
    <w:rsid w:val="003E2EA0"/>
    <w:rsid w:val="003E3FDE"/>
    <w:rsid w:val="003E626B"/>
    <w:rsid w:val="003F408E"/>
    <w:rsid w:val="003F5AFC"/>
    <w:rsid w:val="00403416"/>
    <w:rsid w:val="00411E4F"/>
    <w:rsid w:val="00411F88"/>
    <w:rsid w:val="004220C7"/>
    <w:rsid w:val="004272A8"/>
    <w:rsid w:val="004276D8"/>
    <w:rsid w:val="00430A6A"/>
    <w:rsid w:val="0043290A"/>
    <w:rsid w:val="00436255"/>
    <w:rsid w:val="004511E6"/>
    <w:rsid w:val="00453352"/>
    <w:rsid w:val="00467790"/>
    <w:rsid w:val="00472D6F"/>
    <w:rsid w:val="00474B33"/>
    <w:rsid w:val="0049028D"/>
    <w:rsid w:val="00490E8C"/>
    <w:rsid w:val="00497003"/>
    <w:rsid w:val="004978D7"/>
    <w:rsid w:val="004A16C1"/>
    <w:rsid w:val="004A6FEB"/>
    <w:rsid w:val="004B1A08"/>
    <w:rsid w:val="004B68F7"/>
    <w:rsid w:val="004B6C30"/>
    <w:rsid w:val="004C2339"/>
    <w:rsid w:val="004C26BF"/>
    <w:rsid w:val="004C3D84"/>
    <w:rsid w:val="004C6B46"/>
    <w:rsid w:val="004C7ABB"/>
    <w:rsid w:val="004D0284"/>
    <w:rsid w:val="004D1ED2"/>
    <w:rsid w:val="004E62ED"/>
    <w:rsid w:val="00501693"/>
    <w:rsid w:val="00505097"/>
    <w:rsid w:val="0051708F"/>
    <w:rsid w:val="005249E4"/>
    <w:rsid w:val="0052533C"/>
    <w:rsid w:val="0052560F"/>
    <w:rsid w:val="005320BC"/>
    <w:rsid w:val="0054252C"/>
    <w:rsid w:val="00543111"/>
    <w:rsid w:val="0054495D"/>
    <w:rsid w:val="00547321"/>
    <w:rsid w:val="00547756"/>
    <w:rsid w:val="005514C6"/>
    <w:rsid w:val="00553F68"/>
    <w:rsid w:val="00556ABA"/>
    <w:rsid w:val="0056445A"/>
    <w:rsid w:val="005660D1"/>
    <w:rsid w:val="00572DAE"/>
    <w:rsid w:val="00577600"/>
    <w:rsid w:val="0058209C"/>
    <w:rsid w:val="00582BFC"/>
    <w:rsid w:val="00583318"/>
    <w:rsid w:val="005838A3"/>
    <w:rsid w:val="00584876"/>
    <w:rsid w:val="00587904"/>
    <w:rsid w:val="00596906"/>
    <w:rsid w:val="005B2B71"/>
    <w:rsid w:val="005B6411"/>
    <w:rsid w:val="005C205D"/>
    <w:rsid w:val="005C212D"/>
    <w:rsid w:val="005C7B15"/>
    <w:rsid w:val="005D30B7"/>
    <w:rsid w:val="005D7104"/>
    <w:rsid w:val="005E2D37"/>
    <w:rsid w:val="005F4225"/>
    <w:rsid w:val="005F4437"/>
    <w:rsid w:val="005F7257"/>
    <w:rsid w:val="005F7628"/>
    <w:rsid w:val="006005C3"/>
    <w:rsid w:val="00602038"/>
    <w:rsid w:val="00611B37"/>
    <w:rsid w:val="00616DEB"/>
    <w:rsid w:val="00630984"/>
    <w:rsid w:val="0063170E"/>
    <w:rsid w:val="006332E0"/>
    <w:rsid w:val="006352B3"/>
    <w:rsid w:val="00636397"/>
    <w:rsid w:val="00650FC2"/>
    <w:rsid w:val="00653C48"/>
    <w:rsid w:val="006625E1"/>
    <w:rsid w:val="00664CAC"/>
    <w:rsid w:val="0067648F"/>
    <w:rsid w:val="006770B1"/>
    <w:rsid w:val="006816AE"/>
    <w:rsid w:val="00686950"/>
    <w:rsid w:val="00690F31"/>
    <w:rsid w:val="006B1D6D"/>
    <w:rsid w:val="006B401A"/>
    <w:rsid w:val="006B5E5B"/>
    <w:rsid w:val="006C3528"/>
    <w:rsid w:val="006D1BDC"/>
    <w:rsid w:val="006D3D1E"/>
    <w:rsid w:val="006D5926"/>
    <w:rsid w:val="006E643F"/>
    <w:rsid w:val="006E78A2"/>
    <w:rsid w:val="006F0CFD"/>
    <w:rsid w:val="00701E6E"/>
    <w:rsid w:val="00702E56"/>
    <w:rsid w:val="00707593"/>
    <w:rsid w:val="00717989"/>
    <w:rsid w:val="00720F80"/>
    <w:rsid w:val="00727CF8"/>
    <w:rsid w:val="0073247C"/>
    <w:rsid w:val="0073404B"/>
    <w:rsid w:val="0073434C"/>
    <w:rsid w:val="00737DB9"/>
    <w:rsid w:val="007405D5"/>
    <w:rsid w:val="00742142"/>
    <w:rsid w:val="00743BE9"/>
    <w:rsid w:val="0074510D"/>
    <w:rsid w:val="00750297"/>
    <w:rsid w:val="00750B7F"/>
    <w:rsid w:val="00755EAE"/>
    <w:rsid w:val="007609D0"/>
    <w:rsid w:val="00761861"/>
    <w:rsid w:val="007650D3"/>
    <w:rsid w:val="00770793"/>
    <w:rsid w:val="0077712D"/>
    <w:rsid w:val="00783FCD"/>
    <w:rsid w:val="007861CA"/>
    <w:rsid w:val="00791D53"/>
    <w:rsid w:val="00796110"/>
    <w:rsid w:val="007A2D7B"/>
    <w:rsid w:val="007B1B94"/>
    <w:rsid w:val="007B62C2"/>
    <w:rsid w:val="007B64E7"/>
    <w:rsid w:val="007B6622"/>
    <w:rsid w:val="007B7993"/>
    <w:rsid w:val="007C4EFF"/>
    <w:rsid w:val="007E6954"/>
    <w:rsid w:val="007F2F8F"/>
    <w:rsid w:val="007F6E83"/>
    <w:rsid w:val="007F73EB"/>
    <w:rsid w:val="00800FBE"/>
    <w:rsid w:val="00801707"/>
    <w:rsid w:val="00802600"/>
    <w:rsid w:val="00810239"/>
    <w:rsid w:val="00810B21"/>
    <w:rsid w:val="00810EEF"/>
    <w:rsid w:val="008137EE"/>
    <w:rsid w:val="00813934"/>
    <w:rsid w:val="0081474E"/>
    <w:rsid w:val="00820096"/>
    <w:rsid w:val="00820760"/>
    <w:rsid w:val="00826EC4"/>
    <w:rsid w:val="008341BB"/>
    <w:rsid w:val="00841F66"/>
    <w:rsid w:val="00846009"/>
    <w:rsid w:val="00846806"/>
    <w:rsid w:val="00853684"/>
    <w:rsid w:val="00856B31"/>
    <w:rsid w:val="00857DC3"/>
    <w:rsid w:val="0086291B"/>
    <w:rsid w:val="00863C25"/>
    <w:rsid w:val="00864B64"/>
    <w:rsid w:val="00866F00"/>
    <w:rsid w:val="00867309"/>
    <w:rsid w:val="0087184C"/>
    <w:rsid w:val="008729F6"/>
    <w:rsid w:val="00874F98"/>
    <w:rsid w:val="00875687"/>
    <w:rsid w:val="00876509"/>
    <w:rsid w:val="008841F7"/>
    <w:rsid w:val="00884DD4"/>
    <w:rsid w:val="008912D4"/>
    <w:rsid w:val="008933FD"/>
    <w:rsid w:val="00893D11"/>
    <w:rsid w:val="008A5180"/>
    <w:rsid w:val="008A5F8F"/>
    <w:rsid w:val="008C7E02"/>
    <w:rsid w:val="008D0346"/>
    <w:rsid w:val="008E4155"/>
    <w:rsid w:val="008E5D22"/>
    <w:rsid w:val="008F58D0"/>
    <w:rsid w:val="008F5A26"/>
    <w:rsid w:val="008F66CE"/>
    <w:rsid w:val="009034CF"/>
    <w:rsid w:val="00904351"/>
    <w:rsid w:val="009066AA"/>
    <w:rsid w:val="00914E48"/>
    <w:rsid w:val="00920040"/>
    <w:rsid w:val="00920ABB"/>
    <w:rsid w:val="00927618"/>
    <w:rsid w:val="00927C75"/>
    <w:rsid w:val="009448F5"/>
    <w:rsid w:val="00947726"/>
    <w:rsid w:val="009522B8"/>
    <w:rsid w:val="00954698"/>
    <w:rsid w:val="00955152"/>
    <w:rsid w:val="0095690C"/>
    <w:rsid w:val="00964C07"/>
    <w:rsid w:val="00966227"/>
    <w:rsid w:val="00981B96"/>
    <w:rsid w:val="00990B61"/>
    <w:rsid w:val="00995342"/>
    <w:rsid w:val="009A7A09"/>
    <w:rsid w:val="009B4535"/>
    <w:rsid w:val="009B5C01"/>
    <w:rsid w:val="009B69DB"/>
    <w:rsid w:val="009C09A3"/>
    <w:rsid w:val="009C5A37"/>
    <w:rsid w:val="009D2712"/>
    <w:rsid w:val="009F377A"/>
    <w:rsid w:val="009F5369"/>
    <w:rsid w:val="009F5594"/>
    <w:rsid w:val="00A133B2"/>
    <w:rsid w:val="00A207D3"/>
    <w:rsid w:val="00A222F8"/>
    <w:rsid w:val="00A25754"/>
    <w:rsid w:val="00A302F8"/>
    <w:rsid w:val="00A31AD7"/>
    <w:rsid w:val="00A340B2"/>
    <w:rsid w:val="00A427F4"/>
    <w:rsid w:val="00A51BCA"/>
    <w:rsid w:val="00A524C0"/>
    <w:rsid w:val="00A54575"/>
    <w:rsid w:val="00A615D8"/>
    <w:rsid w:val="00A63E96"/>
    <w:rsid w:val="00A66D6B"/>
    <w:rsid w:val="00A77528"/>
    <w:rsid w:val="00A834AA"/>
    <w:rsid w:val="00A909FF"/>
    <w:rsid w:val="00AA18C9"/>
    <w:rsid w:val="00AB224B"/>
    <w:rsid w:val="00AB2C12"/>
    <w:rsid w:val="00AC4D15"/>
    <w:rsid w:val="00AC5B6F"/>
    <w:rsid w:val="00AD5128"/>
    <w:rsid w:val="00AD6C6A"/>
    <w:rsid w:val="00AE5220"/>
    <w:rsid w:val="00AE797F"/>
    <w:rsid w:val="00AF3F3A"/>
    <w:rsid w:val="00AF7EEE"/>
    <w:rsid w:val="00B00556"/>
    <w:rsid w:val="00B007D5"/>
    <w:rsid w:val="00B0272D"/>
    <w:rsid w:val="00B05697"/>
    <w:rsid w:val="00B1407F"/>
    <w:rsid w:val="00B14CB7"/>
    <w:rsid w:val="00B1542D"/>
    <w:rsid w:val="00B30768"/>
    <w:rsid w:val="00B30FAA"/>
    <w:rsid w:val="00B325EA"/>
    <w:rsid w:val="00B50287"/>
    <w:rsid w:val="00B56DDD"/>
    <w:rsid w:val="00B57849"/>
    <w:rsid w:val="00B71A35"/>
    <w:rsid w:val="00B74043"/>
    <w:rsid w:val="00B82E8F"/>
    <w:rsid w:val="00B87588"/>
    <w:rsid w:val="00B919F1"/>
    <w:rsid w:val="00B949BE"/>
    <w:rsid w:val="00B97529"/>
    <w:rsid w:val="00BA19AF"/>
    <w:rsid w:val="00BA3DD6"/>
    <w:rsid w:val="00BB5F05"/>
    <w:rsid w:val="00BB668B"/>
    <w:rsid w:val="00BB6C02"/>
    <w:rsid w:val="00BC7124"/>
    <w:rsid w:val="00BD1AD8"/>
    <w:rsid w:val="00BD6892"/>
    <w:rsid w:val="00BD77B3"/>
    <w:rsid w:val="00BF0192"/>
    <w:rsid w:val="00BF107F"/>
    <w:rsid w:val="00BF2301"/>
    <w:rsid w:val="00BF2569"/>
    <w:rsid w:val="00BF7589"/>
    <w:rsid w:val="00C06931"/>
    <w:rsid w:val="00C107E4"/>
    <w:rsid w:val="00C11D3E"/>
    <w:rsid w:val="00C3115C"/>
    <w:rsid w:val="00C312CD"/>
    <w:rsid w:val="00C31A67"/>
    <w:rsid w:val="00C31FBE"/>
    <w:rsid w:val="00C32AE7"/>
    <w:rsid w:val="00C33C91"/>
    <w:rsid w:val="00C36010"/>
    <w:rsid w:val="00C36347"/>
    <w:rsid w:val="00C430CC"/>
    <w:rsid w:val="00C525D7"/>
    <w:rsid w:val="00C54623"/>
    <w:rsid w:val="00C62EBD"/>
    <w:rsid w:val="00C726F1"/>
    <w:rsid w:val="00C73A73"/>
    <w:rsid w:val="00C7646C"/>
    <w:rsid w:val="00C82209"/>
    <w:rsid w:val="00C8393F"/>
    <w:rsid w:val="00C83E45"/>
    <w:rsid w:val="00C842FA"/>
    <w:rsid w:val="00C92448"/>
    <w:rsid w:val="00CA542F"/>
    <w:rsid w:val="00CB0B84"/>
    <w:rsid w:val="00CB6579"/>
    <w:rsid w:val="00CC4C8C"/>
    <w:rsid w:val="00CD5F18"/>
    <w:rsid w:val="00CF4286"/>
    <w:rsid w:val="00CF7185"/>
    <w:rsid w:val="00D0458C"/>
    <w:rsid w:val="00D06A9B"/>
    <w:rsid w:val="00D1394F"/>
    <w:rsid w:val="00D13FB8"/>
    <w:rsid w:val="00D21650"/>
    <w:rsid w:val="00D222DB"/>
    <w:rsid w:val="00D2589F"/>
    <w:rsid w:val="00D33858"/>
    <w:rsid w:val="00D34C7D"/>
    <w:rsid w:val="00D36322"/>
    <w:rsid w:val="00D36455"/>
    <w:rsid w:val="00D41A21"/>
    <w:rsid w:val="00D5069E"/>
    <w:rsid w:val="00D5105B"/>
    <w:rsid w:val="00D64A05"/>
    <w:rsid w:val="00D66FCD"/>
    <w:rsid w:val="00D7439E"/>
    <w:rsid w:val="00D77260"/>
    <w:rsid w:val="00D81F43"/>
    <w:rsid w:val="00D8457C"/>
    <w:rsid w:val="00D910CE"/>
    <w:rsid w:val="00D91EE6"/>
    <w:rsid w:val="00D931B6"/>
    <w:rsid w:val="00D9548D"/>
    <w:rsid w:val="00D96ABA"/>
    <w:rsid w:val="00DA4145"/>
    <w:rsid w:val="00DA5193"/>
    <w:rsid w:val="00DB0D38"/>
    <w:rsid w:val="00DC042A"/>
    <w:rsid w:val="00DC6EA4"/>
    <w:rsid w:val="00DD083B"/>
    <w:rsid w:val="00DD0E6D"/>
    <w:rsid w:val="00DD21D1"/>
    <w:rsid w:val="00DD6CF8"/>
    <w:rsid w:val="00DE3940"/>
    <w:rsid w:val="00DE5D4F"/>
    <w:rsid w:val="00DE5E01"/>
    <w:rsid w:val="00DE6271"/>
    <w:rsid w:val="00DE7C1B"/>
    <w:rsid w:val="00DF07DC"/>
    <w:rsid w:val="00DF3EF7"/>
    <w:rsid w:val="00DF4166"/>
    <w:rsid w:val="00DF5143"/>
    <w:rsid w:val="00E06D0C"/>
    <w:rsid w:val="00E10A38"/>
    <w:rsid w:val="00E13F1D"/>
    <w:rsid w:val="00E246D9"/>
    <w:rsid w:val="00E25CFD"/>
    <w:rsid w:val="00E33312"/>
    <w:rsid w:val="00E37C80"/>
    <w:rsid w:val="00E45E2C"/>
    <w:rsid w:val="00E560F5"/>
    <w:rsid w:val="00E806F9"/>
    <w:rsid w:val="00E808A0"/>
    <w:rsid w:val="00E84BDF"/>
    <w:rsid w:val="00E865F7"/>
    <w:rsid w:val="00E87D92"/>
    <w:rsid w:val="00E9638E"/>
    <w:rsid w:val="00EA168F"/>
    <w:rsid w:val="00EA33BA"/>
    <w:rsid w:val="00EA641C"/>
    <w:rsid w:val="00EA74AB"/>
    <w:rsid w:val="00EB3B75"/>
    <w:rsid w:val="00EC2DE5"/>
    <w:rsid w:val="00ED6196"/>
    <w:rsid w:val="00ED7717"/>
    <w:rsid w:val="00EE606D"/>
    <w:rsid w:val="00F119F5"/>
    <w:rsid w:val="00F11F81"/>
    <w:rsid w:val="00F1336A"/>
    <w:rsid w:val="00F27D5B"/>
    <w:rsid w:val="00F30C0B"/>
    <w:rsid w:val="00F33864"/>
    <w:rsid w:val="00F35EA7"/>
    <w:rsid w:val="00F37456"/>
    <w:rsid w:val="00F445C3"/>
    <w:rsid w:val="00F54E05"/>
    <w:rsid w:val="00F62127"/>
    <w:rsid w:val="00F712A2"/>
    <w:rsid w:val="00F72A2F"/>
    <w:rsid w:val="00F73991"/>
    <w:rsid w:val="00F753C1"/>
    <w:rsid w:val="00F75F67"/>
    <w:rsid w:val="00F806C2"/>
    <w:rsid w:val="00F80FCC"/>
    <w:rsid w:val="00F909C3"/>
    <w:rsid w:val="00F93642"/>
    <w:rsid w:val="00F93B2C"/>
    <w:rsid w:val="00F95C1C"/>
    <w:rsid w:val="00F95DB6"/>
    <w:rsid w:val="00FA074A"/>
    <w:rsid w:val="00FA0B93"/>
    <w:rsid w:val="00FA11F9"/>
    <w:rsid w:val="00FB5F8A"/>
    <w:rsid w:val="00FD269F"/>
    <w:rsid w:val="00FD4EE8"/>
    <w:rsid w:val="00FD5460"/>
    <w:rsid w:val="00FD5552"/>
    <w:rsid w:val="00FE0522"/>
    <w:rsid w:val="00FE1E36"/>
    <w:rsid w:val="00FE600C"/>
    <w:rsid w:val="02076CFC"/>
    <w:rsid w:val="1A23A488"/>
    <w:rsid w:val="4881F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5E075A"/>
  <w15:chartTrackingRefBased/>
  <w15:docId w15:val="{B848764C-0DDE-4C2B-A35E-40DEF22B0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2D7C4E"/>
    <w:pPr>
      <w:numPr>
        <w:numId w:val="2"/>
      </w:numPr>
      <w:ind w:left="360"/>
      <w:outlineLvl w:val="0"/>
    </w:pPr>
  </w:style>
  <w:style w:type="paragraph" w:styleId="Heading2">
    <w:name w:val="heading 2"/>
    <w:basedOn w:val="Normal"/>
    <w:next w:val="Normal"/>
    <w:link w:val="Heading2Char"/>
    <w:uiPriority w:val="9"/>
    <w:unhideWhenUsed/>
    <w:qFormat/>
    <w:rsid w:val="002D7C4E"/>
    <w:pPr>
      <w:outlineLvl w:val="1"/>
    </w:pPr>
  </w:style>
  <w:style w:type="paragraph" w:styleId="Heading3">
    <w:name w:val="heading 3"/>
    <w:aliases w:val="2xSubHeading"/>
    <w:basedOn w:val="Normal"/>
    <w:next w:val="Normal"/>
    <w:link w:val="Heading3Char"/>
    <w:uiPriority w:val="9"/>
    <w:unhideWhenUsed/>
    <w:qFormat/>
    <w:rsid w:val="002315C9"/>
    <w:pPr>
      <w:keepNext/>
      <w:keepLines/>
      <w:spacing w:before="120" w:after="120" w:line="240" w:lineRule="auto"/>
      <w:outlineLvl w:val="2"/>
    </w:pPr>
    <w:rPr>
      <w:rFonts w:ascii="Times New Roman" w:eastAsiaTheme="majorEastAsia" w:hAnsi="Times New Roman" w:cstheme="majorBidi"/>
      <w:b/>
      <w:sz w:val="24"/>
      <w:szCs w:val="24"/>
      <w:u w:val="single"/>
    </w:rPr>
  </w:style>
  <w:style w:type="paragraph" w:styleId="Heading4">
    <w:name w:val="heading 4"/>
    <w:basedOn w:val="Normal"/>
    <w:next w:val="Normal"/>
    <w:link w:val="Heading4Char"/>
    <w:uiPriority w:val="9"/>
    <w:semiHidden/>
    <w:unhideWhenUsed/>
    <w:qFormat/>
    <w:rsid w:val="005838A3"/>
    <w:pPr>
      <w:keepNext/>
      <w:keepLines/>
      <w:spacing w:before="40" w:after="0"/>
      <w:outlineLvl w:val="3"/>
    </w:pPr>
    <w:rPr>
      <w:rFonts w:asciiTheme="majorHAnsi" w:eastAsiaTheme="majorEastAsia" w:hAnsiTheme="majorHAnsi" w:cstheme="majorBidi"/>
      <w:i/>
      <w:iCs/>
      <w:color w:val="61721F"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690C"/>
    <w:pPr>
      <w:ind w:left="720"/>
      <w:contextualSpacing/>
    </w:pPr>
  </w:style>
  <w:style w:type="paragraph" w:styleId="Caption">
    <w:name w:val="caption"/>
    <w:basedOn w:val="Normal"/>
    <w:next w:val="Normal"/>
    <w:autoRedefine/>
    <w:uiPriority w:val="35"/>
    <w:unhideWhenUsed/>
    <w:qFormat/>
    <w:rsid w:val="00587904"/>
    <w:pPr>
      <w:spacing w:before="120" w:after="120" w:line="240" w:lineRule="auto"/>
      <w:jc w:val="center"/>
    </w:pPr>
    <w:rPr>
      <w:rFonts w:ascii="Times New Roman" w:hAnsi="Times New Roman" w:cs="Times New Roman"/>
      <w:iCs/>
      <w:color w:val="000000" w:themeColor="text1"/>
      <w:sz w:val="20"/>
      <w:szCs w:val="24"/>
    </w:rPr>
  </w:style>
  <w:style w:type="character" w:customStyle="1" w:styleId="Heading3Char">
    <w:name w:val="Heading 3 Char"/>
    <w:aliases w:val="2xSubHeading Char"/>
    <w:basedOn w:val="DefaultParagraphFont"/>
    <w:link w:val="Heading3"/>
    <w:uiPriority w:val="9"/>
    <w:rsid w:val="002315C9"/>
    <w:rPr>
      <w:rFonts w:ascii="Times New Roman" w:eastAsiaTheme="majorEastAsia" w:hAnsi="Times New Roman" w:cstheme="majorBidi"/>
      <w:b/>
      <w:sz w:val="24"/>
      <w:szCs w:val="24"/>
      <w:u w:val="single"/>
    </w:rPr>
  </w:style>
  <w:style w:type="table" w:styleId="TableGrid">
    <w:name w:val="Table Grid"/>
    <w:basedOn w:val="TableNormal"/>
    <w:uiPriority w:val="39"/>
    <w:rsid w:val="009B5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5838A3"/>
    <w:rPr>
      <w:rFonts w:asciiTheme="majorHAnsi" w:eastAsiaTheme="majorEastAsia" w:hAnsiTheme="majorHAnsi" w:cstheme="majorBidi"/>
      <w:i/>
      <w:iCs/>
      <w:color w:val="61721F" w:themeColor="accent1" w:themeShade="BF"/>
    </w:rPr>
  </w:style>
  <w:style w:type="character" w:styleId="PlaceholderText">
    <w:name w:val="Placeholder Text"/>
    <w:basedOn w:val="DefaultParagraphFont"/>
    <w:uiPriority w:val="99"/>
    <w:semiHidden/>
    <w:rsid w:val="0054252C"/>
    <w:rPr>
      <w:color w:val="808080"/>
    </w:rPr>
  </w:style>
  <w:style w:type="character" w:customStyle="1" w:styleId="Heading1Char">
    <w:name w:val="Heading 1 Char"/>
    <w:basedOn w:val="DefaultParagraphFont"/>
    <w:link w:val="Heading1"/>
    <w:uiPriority w:val="9"/>
    <w:rsid w:val="002D7C4E"/>
  </w:style>
  <w:style w:type="character" w:customStyle="1" w:styleId="Heading2Char">
    <w:name w:val="Heading 2 Char"/>
    <w:basedOn w:val="DefaultParagraphFont"/>
    <w:link w:val="Heading2"/>
    <w:uiPriority w:val="9"/>
    <w:rsid w:val="002D7C4E"/>
  </w:style>
  <w:style w:type="paragraph" w:customStyle="1" w:styleId="EndNoteBibliography">
    <w:name w:val="EndNote Bibliography"/>
    <w:basedOn w:val="Normal"/>
    <w:link w:val="EndNoteBibliographyChar"/>
    <w:rsid w:val="0082009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20096"/>
    <w:rPr>
      <w:rFonts w:ascii="Calibri" w:hAnsi="Calibri" w:cs="Calibri"/>
      <w:noProof/>
    </w:rPr>
  </w:style>
  <w:style w:type="paragraph" w:styleId="Header">
    <w:name w:val="header"/>
    <w:basedOn w:val="Normal"/>
    <w:link w:val="HeaderChar"/>
    <w:uiPriority w:val="99"/>
    <w:unhideWhenUsed/>
    <w:rsid w:val="00CB65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6579"/>
  </w:style>
  <w:style w:type="paragraph" w:styleId="Footer">
    <w:name w:val="footer"/>
    <w:basedOn w:val="Normal"/>
    <w:link w:val="FooterChar"/>
    <w:uiPriority w:val="99"/>
    <w:unhideWhenUsed/>
    <w:rsid w:val="00CB65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6579"/>
  </w:style>
  <w:style w:type="paragraph" w:styleId="TOCHeading">
    <w:name w:val="TOC Heading"/>
    <w:basedOn w:val="Heading1"/>
    <w:next w:val="Normal"/>
    <w:uiPriority w:val="39"/>
    <w:unhideWhenUsed/>
    <w:qFormat/>
    <w:rsid w:val="00C82209"/>
    <w:pPr>
      <w:keepNext/>
      <w:keepLines/>
      <w:numPr>
        <w:numId w:val="0"/>
      </w:numPr>
      <w:spacing w:before="240" w:after="0"/>
      <w:contextualSpacing w:val="0"/>
      <w:outlineLvl w:val="9"/>
    </w:pPr>
    <w:rPr>
      <w:rFonts w:asciiTheme="majorHAnsi" w:eastAsiaTheme="majorEastAsia" w:hAnsiTheme="majorHAnsi" w:cstheme="majorBidi"/>
      <w:color w:val="61721F" w:themeColor="accent1" w:themeShade="BF"/>
      <w:sz w:val="32"/>
      <w:szCs w:val="32"/>
    </w:rPr>
  </w:style>
  <w:style w:type="paragraph" w:styleId="TOC2">
    <w:name w:val="toc 2"/>
    <w:basedOn w:val="Normal"/>
    <w:next w:val="Normal"/>
    <w:autoRedefine/>
    <w:uiPriority w:val="39"/>
    <w:unhideWhenUsed/>
    <w:rsid w:val="00C82209"/>
    <w:pPr>
      <w:spacing w:after="100"/>
      <w:ind w:left="220"/>
    </w:pPr>
  </w:style>
  <w:style w:type="paragraph" w:styleId="TOC1">
    <w:name w:val="toc 1"/>
    <w:basedOn w:val="Normal"/>
    <w:next w:val="Normal"/>
    <w:autoRedefine/>
    <w:uiPriority w:val="39"/>
    <w:unhideWhenUsed/>
    <w:rsid w:val="00C82209"/>
    <w:pPr>
      <w:spacing w:after="100"/>
    </w:pPr>
  </w:style>
  <w:style w:type="character" w:styleId="Hyperlink">
    <w:name w:val="Hyperlink"/>
    <w:basedOn w:val="DefaultParagraphFont"/>
    <w:uiPriority w:val="99"/>
    <w:unhideWhenUsed/>
    <w:rsid w:val="00C82209"/>
    <w:rPr>
      <w:color w:val="A8BF4D" w:themeColor="hyperlink"/>
      <w:u w:val="single"/>
    </w:rPr>
  </w:style>
  <w:style w:type="character" w:styleId="CommentReference">
    <w:name w:val="annotation reference"/>
    <w:basedOn w:val="DefaultParagraphFont"/>
    <w:uiPriority w:val="99"/>
    <w:semiHidden/>
    <w:unhideWhenUsed/>
    <w:rsid w:val="0049028D"/>
    <w:rPr>
      <w:sz w:val="16"/>
      <w:szCs w:val="16"/>
    </w:rPr>
  </w:style>
  <w:style w:type="paragraph" w:styleId="CommentText">
    <w:name w:val="annotation text"/>
    <w:basedOn w:val="Normal"/>
    <w:link w:val="CommentTextChar"/>
    <w:uiPriority w:val="99"/>
    <w:semiHidden/>
    <w:unhideWhenUsed/>
    <w:rsid w:val="0049028D"/>
    <w:pPr>
      <w:spacing w:line="240" w:lineRule="auto"/>
    </w:pPr>
    <w:rPr>
      <w:sz w:val="20"/>
      <w:szCs w:val="20"/>
    </w:rPr>
  </w:style>
  <w:style w:type="character" w:customStyle="1" w:styleId="CommentTextChar">
    <w:name w:val="Comment Text Char"/>
    <w:basedOn w:val="DefaultParagraphFont"/>
    <w:link w:val="CommentText"/>
    <w:uiPriority w:val="99"/>
    <w:semiHidden/>
    <w:rsid w:val="0049028D"/>
    <w:rPr>
      <w:sz w:val="20"/>
      <w:szCs w:val="20"/>
    </w:rPr>
  </w:style>
  <w:style w:type="paragraph" w:styleId="CommentSubject">
    <w:name w:val="annotation subject"/>
    <w:basedOn w:val="CommentText"/>
    <w:next w:val="CommentText"/>
    <w:link w:val="CommentSubjectChar"/>
    <w:uiPriority w:val="99"/>
    <w:semiHidden/>
    <w:unhideWhenUsed/>
    <w:rsid w:val="0049028D"/>
    <w:rPr>
      <w:b/>
      <w:bCs/>
    </w:rPr>
  </w:style>
  <w:style w:type="character" w:customStyle="1" w:styleId="CommentSubjectChar">
    <w:name w:val="Comment Subject Char"/>
    <w:basedOn w:val="CommentTextChar"/>
    <w:link w:val="CommentSubject"/>
    <w:uiPriority w:val="99"/>
    <w:semiHidden/>
    <w:rsid w:val="0049028D"/>
    <w:rPr>
      <w:b/>
      <w:bCs/>
      <w:sz w:val="20"/>
      <w:szCs w:val="20"/>
    </w:rPr>
  </w:style>
  <w:style w:type="paragraph" w:styleId="BalloonText">
    <w:name w:val="Balloon Text"/>
    <w:basedOn w:val="Normal"/>
    <w:link w:val="BalloonTextChar"/>
    <w:uiPriority w:val="99"/>
    <w:semiHidden/>
    <w:unhideWhenUsed/>
    <w:rsid w:val="004902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028D"/>
    <w:rPr>
      <w:rFonts w:ascii="Segoe UI" w:hAnsi="Segoe UI" w:cs="Segoe UI"/>
      <w:sz w:val="18"/>
      <w:szCs w:val="18"/>
    </w:rPr>
  </w:style>
  <w:style w:type="paragraph" w:styleId="NormalWeb">
    <w:name w:val="Normal (Web)"/>
    <w:basedOn w:val="Normal"/>
    <w:uiPriority w:val="99"/>
    <w:unhideWhenUsed/>
    <w:rsid w:val="00220DB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B740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4043"/>
    <w:rPr>
      <w:rFonts w:ascii="Calibri" w:hAnsi="Calibri" w:cs="Calibri"/>
      <w:noProof/>
    </w:rPr>
  </w:style>
  <w:style w:type="character" w:styleId="Emphasis">
    <w:name w:val="Emphasis"/>
    <w:basedOn w:val="DefaultParagraphFont"/>
    <w:uiPriority w:val="20"/>
    <w:qFormat/>
    <w:rsid w:val="00D2589F"/>
    <w:rPr>
      <w:i/>
      <w:iCs/>
    </w:rPr>
  </w:style>
  <w:style w:type="character" w:customStyle="1" w:styleId="normaltextrun">
    <w:name w:val="normaltextrun"/>
    <w:basedOn w:val="DefaultParagraphFont"/>
    <w:rsid w:val="00201914"/>
  </w:style>
  <w:style w:type="character" w:styleId="LineNumber">
    <w:name w:val="line number"/>
    <w:basedOn w:val="DefaultParagraphFont"/>
    <w:uiPriority w:val="99"/>
    <w:semiHidden/>
    <w:unhideWhenUsed/>
    <w:rsid w:val="004A16C1"/>
  </w:style>
  <w:style w:type="character" w:styleId="Strong">
    <w:name w:val="Strong"/>
    <w:basedOn w:val="DefaultParagraphFont"/>
    <w:uiPriority w:val="22"/>
    <w:qFormat/>
    <w:rsid w:val="00C525D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080605">
      <w:bodyDiv w:val="1"/>
      <w:marLeft w:val="0"/>
      <w:marRight w:val="0"/>
      <w:marTop w:val="0"/>
      <w:marBottom w:val="0"/>
      <w:divBdr>
        <w:top w:val="none" w:sz="0" w:space="0" w:color="auto"/>
        <w:left w:val="none" w:sz="0" w:space="0" w:color="auto"/>
        <w:bottom w:val="none" w:sz="0" w:space="0" w:color="auto"/>
        <w:right w:val="none" w:sz="0" w:space="0" w:color="auto"/>
      </w:divBdr>
    </w:div>
    <w:div w:id="196238602">
      <w:bodyDiv w:val="1"/>
      <w:marLeft w:val="0"/>
      <w:marRight w:val="0"/>
      <w:marTop w:val="0"/>
      <w:marBottom w:val="0"/>
      <w:divBdr>
        <w:top w:val="none" w:sz="0" w:space="0" w:color="auto"/>
        <w:left w:val="none" w:sz="0" w:space="0" w:color="auto"/>
        <w:bottom w:val="none" w:sz="0" w:space="0" w:color="auto"/>
        <w:right w:val="none" w:sz="0" w:space="0" w:color="auto"/>
      </w:divBdr>
      <w:divsChild>
        <w:div w:id="1797020548">
          <w:marLeft w:val="0"/>
          <w:marRight w:val="0"/>
          <w:marTop w:val="0"/>
          <w:marBottom w:val="0"/>
          <w:divBdr>
            <w:top w:val="none" w:sz="0" w:space="0" w:color="auto"/>
            <w:left w:val="none" w:sz="0" w:space="0" w:color="auto"/>
            <w:bottom w:val="none" w:sz="0" w:space="0" w:color="auto"/>
            <w:right w:val="none" w:sz="0" w:space="0" w:color="auto"/>
          </w:divBdr>
        </w:div>
      </w:divsChild>
    </w:div>
    <w:div w:id="610359305">
      <w:bodyDiv w:val="1"/>
      <w:marLeft w:val="0"/>
      <w:marRight w:val="0"/>
      <w:marTop w:val="0"/>
      <w:marBottom w:val="0"/>
      <w:divBdr>
        <w:top w:val="none" w:sz="0" w:space="0" w:color="auto"/>
        <w:left w:val="none" w:sz="0" w:space="0" w:color="auto"/>
        <w:bottom w:val="none" w:sz="0" w:space="0" w:color="auto"/>
        <w:right w:val="none" w:sz="0" w:space="0" w:color="auto"/>
      </w:divBdr>
    </w:div>
    <w:div w:id="1271627361">
      <w:bodyDiv w:val="1"/>
      <w:marLeft w:val="0"/>
      <w:marRight w:val="0"/>
      <w:marTop w:val="0"/>
      <w:marBottom w:val="0"/>
      <w:divBdr>
        <w:top w:val="none" w:sz="0" w:space="0" w:color="auto"/>
        <w:left w:val="none" w:sz="0" w:space="0" w:color="auto"/>
        <w:bottom w:val="none" w:sz="0" w:space="0" w:color="auto"/>
        <w:right w:val="none" w:sz="0" w:space="0" w:color="auto"/>
      </w:divBdr>
    </w:div>
    <w:div w:id="1730298714">
      <w:bodyDiv w:val="1"/>
      <w:marLeft w:val="0"/>
      <w:marRight w:val="0"/>
      <w:marTop w:val="0"/>
      <w:marBottom w:val="0"/>
      <w:divBdr>
        <w:top w:val="none" w:sz="0" w:space="0" w:color="auto"/>
        <w:left w:val="none" w:sz="0" w:space="0" w:color="auto"/>
        <w:bottom w:val="none" w:sz="0" w:space="0" w:color="auto"/>
        <w:right w:val="none" w:sz="0" w:space="0" w:color="auto"/>
      </w:divBdr>
    </w:div>
    <w:div w:id="1819230216">
      <w:bodyDiv w:val="1"/>
      <w:marLeft w:val="0"/>
      <w:marRight w:val="0"/>
      <w:marTop w:val="0"/>
      <w:marBottom w:val="0"/>
      <w:divBdr>
        <w:top w:val="none" w:sz="0" w:space="0" w:color="auto"/>
        <w:left w:val="none" w:sz="0" w:space="0" w:color="auto"/>
        <w:bottom w:val="none" w:sz="0" w:space="0" w:color="auto"/>
        <w:right w:val="none" w:sz="0" w:space="0" w:color="auto"/>
      </w:divBdr>
      <w:divsChild>
        <w:div w:id="1964653775">
          <w:marLeft w:val="0"/>
          <w:marRight w:val="0"/>
          <w:marTop w:val="0"/>
          <w:marBottom w:val="0"/>
          <w:divBdr>
            <w:top w:val="none" w:sz="0" w:space="0" w:color="auto"/>
            <w:left w:val="none" w:sz="0" w:space="0" w:color="auto"/>
            <w:bottom w:val="none" w:sz="0" w:space="0" w:color="auto"/>
            <w:right w:val="none" w:sz="0" w:space="0" w:color="auto"/>
          </w:divBdr>
        </w:div>
      </w:divsChild>
    </w:div>
    <w:div w:id="1838957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1.wdp"/><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10" Type="http://schemas.openxmlformats.org/officeDocument/2006/relationships/image" Target="media/image2.png"/><Relationship Id="rId19" Type="http://schemas.microsoft.com/office/2007/relationships/hdphoto" Target="media/hdphoto2.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Bo's%20Surface\OneDrive%20-%20California%20Polytechnic%20State%20University\2017%20papers\SmartFarmDAQ%20Paper\SEF%20Data%20analysis%20Aug%2030%20to%20Sept%2017.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Charts!$N$1</c:f>
              <c:strCache>
                <c:ptCount val="1"/>
                <c:pt idx="0">
                  <c:v>1f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N$2:$N$371</c:f>
              <c:numCache>
                <c:formatCode>General</c:formatCode>
                <c:ptCount val="370"/>
                <c:pt idx="0">
                  <c:v>9.7344027971583014</c:v>
                </c:pt>
                <c:pt idx="1">
                  <c:v>9.9586894578781262</c:v>
                </c:pt>
                <c:pt idx="2">
                  <c:v>9.886327586016515</c:v>
                </c:pt>
                <c:pt idx="3">
                  <c:v>9.8230130452722388</c:v>
                </c:pt>
                <c:pt idx="4">
                  <c:v>9.9158428331653301</c:v>
                </c:pt>
                <c:pt idx="5">
                  <c:v>9.9403239383014252</c:v>
                </c:pt>
                <c:pt idx="6">
                  <c:v>9.8056312126226235</c:v>
                </c:pt>
                <c:pt idx="7">
                  <c:v>9.8389285531428818</c:v>
                </c:pt>
                <c:pt idx="8">
                  <c:v>9.69146551009697</c:v>
                </c:pt>
                <c:pt idx="9">
                  <c:v>9.4698303536849071</c:v>
                </c:pt>
                <c:pt idx="10">
                  <c:v>9.406666083901424</c:v>
                </c:pt>
                <c:pt idx="11">
                  <c:v>9.5540290300246689</c:v>
                </c:pt>
                <c:pt idx="12">
                  <c:v>10.062596822252663</c:v>
                </c:pt>
                <c:pt idx="13">
                  <c:v>10.300503352293845</c:v>
                </c:pt>
                <c:pt idx="14">
                  <c:v>10.407727809153341</c:v>
                </c:pt>
                <c:pt idx="15">
                  <c:v>10.416771109912156</c:v>
                </c:pt>
                <c:pt idx="16">
                  <c:v>10.370520419612165</c:v>
                </c:pt>
                <c:pt idx="17">
                  <c:v>10.565026702465214</c:v>
                </c:pt>
                <c:pt idx="18">
                  <c:v>10.697089240289218</c:v>
                </c:pt>
                <c:pt idx="19">
                  <c:v>10.79084620108738</c:v>
                </c:pt>
                <c:pt idx="20">
                  <c:v>10.941111010835776</c:v>
                </c:pt>
                <c:pt idx="21">
                  <c:v>11.139779180143544</c:v>
                </c:pt>
                <c:pt idx="22">
                  <c:v>10.757997453038868</c:v>
                </c:pt>
                <c:pt idx="23">
                  <c:v>10.777836842895578</c:v>
                </c:pt>
                <c:pt idx="24">
                  <c:v>10.809571291409481</c:v>
                </c:pt>
                <c:pt idx="25">
                  <c:v>10.851515503301417</c:v>
                </c:pt>
                <c:pt idx="26">
                  <c:v>10.829512262237373</c:v>
                </c:pt>
                <c:pt idx="27">
                  <c:v>10.791916423854003</c:v>
                </c:pt>
                <c:pt idx="28">
                  <c:v>10.81236183566074</c:v>
                </c:pt>
                <c:pt idx="29">
                  <c:v>10.84347663116781</c:v>
                </c:pt>
                <c:pt idx="30">
                  <c:v>10.859750721970247</c:v>
                </c:pt>
                <c:pt idx="31">
                  <c:v>11.077758158829951</c:v>
                </c:pt>
                <c:pt idx="32">
                  <c:v>10.960789985907898</c:v>
                </c:pt>
                <c:pt idx="33">
                  <c:v>11.021117921729184</c:v>
                </c:pt>
                <c:pt idx="34">
                  <c:v>11.083022631835473</c:v>
                </c:pt>
                <c:pt idx="35">
                  <c:v>11.145950444687548</c:v>
                </c:pt>
                <c:pt idx="36">
                  <c:v>11.107633805023989</c:v>
                </c:pt>
                <c:pt idx="37">
                  <c:v>11.218475933642942</c:v>
                </c:pt>
                <c:pt idx="38">
                  <c:v>10.730351319434591</c:v>
                </c:pt>
                <c:pt idx="39">
                  <c:v>11.213585659618841</c:v>
                </c:pt>
                <c:pt idx="40">
                  <c:v>11.353327380488365</c:v>
                </c:pt>
                <c:pt idx="41">
                  <c:v>11.674581105585116</c:v>
                </c:pt>
                <c:pt idx="42">
                  <c:v>11.631992434605369</c:v>
                </c:pt>
                <c:pt idx="43">
                  <c:v>11.596965218312954</c:v>
                </c:pt>
                <c:pt idx="44">
                  <c:v>11.617060821532256</c:v>
                </c:pt>
                <c:pt idx="45">
                  <c:v>11.378854913245757</c:v>
                </c:pt>
                <c:pt idx="46">
                  <c:v>11.426353470881461</c:v>
                </c:pt>
                <c:pt idx="47">
                  <c:v>11.401063375552228</c:v>
                </c:pt>
                <c:pt idx="48">
                  <c:v>11.375844143725766</c:v>
                </c:pt>
                <c:pt idx="49">
                  <c:v>11.35087310334046</c:v>
                </c:pt>
                <c:pt idx="50">
                  <c:v>11.121644901530962</c:v>
                </c:pt>
                <c:pt idx="51">
                  <c:v>11.145912142900409</c:v>
                </c:pt>
                <c:pt idx="52">
                  <c:v>11.223313658944818</c:v>
                </c:pt>
                <c:pt idx="53">
                  <c:v>11.171686401529348</c:v>
                </c:pt>
                <c:pt idx="54">
                  <c:v>11.164834272757485</c:v>
                </c:pt>
                <c:pt idx="55">
                  <c:v>11.190204327254982</c:v>
                </c:pt>
                <c:pt idx="56">
                  <c:v>11.410351320086694</c:v>
                </c:pt>
                <c:pt idx="57">
                  <c:v>11.337217037515275</c:v>
                </c:pt>
                <c:pt idx="58">
                  <c:v>11.365661616019167</c:v>
                </c:pt>
                <c:pt idx="59">
                  <c:v>11.352967865028795</c:v>
                </c:pt>
                <c:pt idx="60">
                  <c:v>11.379741853880498</c:v>
                </c:pt>
                <c:pt idx="61">
                  <c:v>11.390960852041461</c:v>
                </c:pt>
                <c:pt idx="62">
                  <c:v>11.411459002325392</c:v>
                </c:pt>
                <c:pt idx="63">
                  <c:v>11.33750941638996</c:v>
                </c:pt>
                <c:pt idx="64">
                  <c:v>11.323945481067696</c:v>
                </c:pt>
                <c:pt idx="65">
                  <c:v>11.364606963297827</c:v>
                </c:pt>
                <c:pt idx="66">
                  <c:v>10.999891650069644</c:v>
                </c:pt>
                <c:pt idx="67">
                  <c:v>10.998930143847572</c:v>
                </c:pt>
                <c:pt idx="68">
                  <c:v>11.059677164045313</c:v>
                </c:pt>
                <c:pt idx="69">
                  <c:v>11.150866579461701</c:v>
                </c:pt>
                <c:pt idx="70">
                  <c:v>11.06848938566471</c:v>
                </c:pt>
                <c:pt idx="71">
                  <c:v>11.05388624765359</c:v>
                </c:pt>
                <c:pt idx="72">
                  <c:v>11.044819032631716</c:v>
                </c:pt>
                <c:pt idx="73">
                  <c:v>11.081139049298093</c:v>
                </c:pt>
                <c:pt idx="74">
                  <c:v>11.138569022532275</c:v>
                </c:pt>
                <c:pt idx="75">
                  <c:v>11.159162016341281</c:v>
                </c:pt>
                <c:pt idx="76">
                  <c:v>11.184857252704028</c:v>
                </c:pt>
                <c:pt idx="77">
                  <c:v>11.227414292013981</c:v>
                </c:pt>
                <c:pt idx="78">
                  <c:v>11.255849524903844</c:v>
                </c:pt>
                <c:pt idx="79">
                  <c:v>11.220042967863192</c:v>
                </c:pt>
                <c:pt idx="80">
                  <c:v>11.319988703558964</c:v>
                </c:pt>
                <c:pt idx="81">
                  <c:v>11.341144985530407</c:v>
                </c:pt>
                <c:pt idx="82">
                  <c:v>11.324696317447945</c:v>
                </c:pt>
                <c:pt idx="83">
                  <c:v>11.286628297474174</c:v>
                </c:pt>
                <c:pt idx="84">
                  <c:v>11.274238811752767</c:v>
                </c:pt>
                <c:pt idx="85">
                  <c:v>11.043366585815466</c:v>
                </c:pt>
                <c:pt idx="86">
                  <c:v>11.015883411816723</c:v>
                </c:pt>
                <c:pt idx="87">
                  <c:v>11.096246279180232</c:v>
                </c:pt>
                <c:pt idx="88">
                  <c:v>11.072165369814195</c:v>
                </c:pt>
                <c:pt idx="89">
                  <c:v>11.027415158663166</c:v>
                </c:pt>
                <c:pt idx="90">
                  <c:v>11.0396685897897</c:v>
                </c:pt>
                <c:pt idx="91">
                  <c:v>11.094464555132031</c:v>
                </c:pt>
                <c:pt idx="92">
                  <c:v>11.13522006226269</c:v>
                </c:pt>
                <c:pt idx="93">
                  <c:v>11.204747439297622</c:v>
                </c:pt>
                <c:pt idx="94">
                  <c:v>11.301458817345418</c:v>
                </c:pt>
                <c:pt idx="95">
                  <c:v>11.413533803791484</c:v>
                </c:pt>
                <c:pt idx="96">
                  <c:v>11.492425806645651</c:v>
                </c:pt>
                <c:pt idx="97">
                  <c:v>11.522485772646753</c:v>
                </c:pt>
                <c:pt idx="98">
                  <c:v>11.481974376131603</c:v>
                </c:pt>
                <c:pt idx="99">
                  <c:v>11.216253649816425</c:v>
                </c:pt>
                <c:pt idx="100">
                  <c:v>8.763449817279259</c:v>
                </c:pt>
                <c:pt idx="101">
                  <c:v>6.9904621060503427</c:v>
                </c:pt>
                <c:pt idx="102">
                  <c:v>6.9651661000317224</c:v>
                </c:pt>
                <c:pt idx="103">
                  <c:v>6.9164330541497616</c:v>
                </c:pt>
                <c:pt idx="104">
                  <c:v>6.9150699285493946</c:v>
                </c:pt>
                <c:pt idx="105">
                  <c:v>6.9033769486866676</c:v>
                </c:pt>
                <c:pt idx="106">
                  <c:v>6.9093230742596594</c:v>
                </c:pt>
                <c:pt idx="107">
                  <c:v>6.9138872954110822</c:v>
                </c:pt>
                <c:pt idx="108">
                  <c:v>6.9498924576766345</c:v>
                </c:pt>
                <c:pt idx="109">
                  <c:v>6.9420922698038074</c:v>
                </c:pt>
                <c:pt idx="110">
                  <c:v>6.9619972399044006</c:v>
                </c:pt>
                <c:pt idx="111">
                  <c:v>6.9954704432647468</c:v>
                </c:pt>
                <c:pt idx="112">
                  <c:v>7.0236795696184391</c:v>
                </c:pt>
                <c:pt idx="113">
                  <c:v>7.0412318683362889</c:v>
                </c:pt>
                <c:pt idx="114">
                  <c:v>7.0238696740846436</c:v>
                </c:pt>
                <c:pt idx="115">
                  <c:v>7.0287459269198536</c:v>
                </c:pt>
                <c:pt idx="116">
                  <c:v>7.0067041051458849</c:v>
                </c:pt>
                <c:pt idx="117">
                  <c:v>6.980588419816768</c:v>
                </c:pt>
                <c:pt idx="118">
                  <c:v>6.9324541684686452</c:v>
                </c:pt>
                <c:pt idx="119">
                  <c:v>7.0271727734091689</c:v>
                </c:pt>
                <c:pt idx="120">
                  <c:v>7.0754291657150663</c:v>
                </c:pt>
                <c:pt idx="121">
                  <c:v>7.1164998079503397</c:v>
                </c:pt>
                <c:pt idx="122">
                  <c:v>6.9633892505835906</c:v>
                </c:pt>
                <c:pt idx="123">
                  <c:v>6.9977893442936185</c:v>
                </c:pt>
                <c:pt idx="124">
                  <c:v>6.9946958994138573</c:v>
                </c:pt>
                <c:pt idx="125">
                  <c:v>7.0328856245817919</c:v>
                </c:pt>
                <c:pt idx="126">
                  <c:v>7.0910802843635992</c:v>
                </c:pt>
                <c:pt idx="127">
                  <c:v>7.1186396733624031</c:v>
                </c:pt>
                <c:pt idx="128">
                  <c:v>7.125116498163532</c:v>
                </c:pt>
                <c:pt idx="129">
                  <c:v>7.1542748013353119</c:v>
                </c:pt>
                <c:pt idx="130">
                  <c:v>7.2019919132306152</c:v>
                </c:pt>
                <c:pt idx="131">
                  <c:v>7.2124304931914036</c:v>
                </c:pt>
                <c:pt idx="132">
                  <c:v>7.2513263144595017</c:v>
                </c:pt>
                <c:pt idx="133">
                  <c:v>7.2619012092190234</c:v>
                </c:pt>
                <c:pt idx="134">
                  <c:v>7.2969858621503931</c:v>
                </c:pt>
                <c:pt idx="135">
                  <c:v>7.3325539444009644</c:v>
                </c:pt>
                <c:pt idx="136">
                  <c:v>7.2466815657278216</c:v>
                </c:pt>
                <c:pt idx="137">
                  <c:v>7.1119776483831156</c:v>
                </c:pt>
                <c:pt idx="138">
                  <c:v>7.2808491570547149</c:v>
                </c:pt>
                <c:pt idx="139">
                  <c:v>7.276993712610607</c:v>
                </c:pt>
                <c:pt idx="140">
                  <c:v>7.3232458179651205</c:v>
                </c:pt>
                <c:pt idx="141">
                  <c:v>7.372930018439587</c:v>
                </c:pt>
                <c:pt idx="142">
                  <c:v>7.1641776913604378</c:v>
                </c:pt>
                <c:pt idx="143">
                  <c:v>7.1633341017496877</c:v>
                </c:pt>
                <c:pt idx="144">
                  <c:v>7.149860317391755</c:v>
                </c:pt>
                <c:pt idx="145">
                  <c:v>7.2298793495414628</c:v>
                </c:pt>
                <c:pt idx="146">
                  <c:v>7.2680107058100534</c:v>
                </c:pt>
                <c:pt idx="147">
                  <c:v>7.2661277648403466</c:v>
                </c:pt>
                <c:pt idx="148">
                  <c:v>7.2521786111665083</c:v>
                </c:pt>
                <c:pt idx="149">
                  <c:v>7.2452894005888133</c:v>
                </c:pt>
                <c:pt idx="150">
                  <c:v>7.2649574261575065</c:v>
                </c:pt>
                <c:pt idx="151">
                  <c:v>7.3074015525486535</c:v>
                </c:pt>
                <c:pt idx="152">
                  <c:v>7.3167810069869796</c:v>
                </c:pt>
                <c:pt idx="153">
                  <c:v>7.3180272344397022</c:v>
                </c:pt>
                <c:pt idx="154">
                  <c:v>7.3267369219053773</c:v>
                </c:pt>
                <c:pt idx="155">
                  <c:v>7.3816348219523817</c:v>
                </c:pt>
                <c:pt idx="156">
                  <c:v>7.3988817467921333</c:v>
                </c:pt>
                <c:pt idx="157">
                  <c:v>7.3786030967384928</c:v>
                </c:pt>
                <c:pt idx="158">
                  <c:v>7.239773516318067</c:v>
                </c:pt>
                <c:pt idx="159">
                  <c:v>6.1890208183767408</c:v>
                </c:pt>
                <c:pt idx="160">
                  <c:v>6.0925668055166016</c:v>
                </c:pt>
                <c:pt idx="161">
                  <c:v>6.2614398743505735</c:v>
                </c:pt>
                <c:pt idx="162">
                  <c:v>6.3049269267059156</c:v>
                </c:pt>
                <c:pt idx="163">
                  <c:v>6.1608608030376848</c:v>
                </c:pt>
                <c:pt idx="164">
                  <c:v>5.9637228152545436</c:v>
                </c:pt>
                <c:pt idx="165">
                  <c:v>6.0272236627383968</c:v>
                </c:pt>
                <c:pt idx="166">
                  <c:v>6.0676325835126077</c:v>
                </c:pt>
                <c:pt idx="167">
                  <c:v>6.1753153133916721</c:v>
                </c:pt>
                <c:pt idx="168">
                  <c:v>6.1220934069463846</c:v>
                </c:pt>
                <c:pt idx="169">
                  <c:v>6.0709688033206763</c:v>
                </c:pt>
                <c:pt idx="170">
                  <c:v>6.0293832445358495</c:v>
                </c:pt>
                <c:pt idx="171">
                  <c:v>6.0383029392635175</c:v>
                </c:pt>
                <c:pt idx="172">
                  <c:v>5.9893347779176835</c:v>
                </c:pt>
                <c:pt idx="173">
                  <c:v>5.9796590010003445</c:v>
                </c:pt>
                <c:pt idx="174">
                  <c:v>6.0123696773300317</c:v>
                </c:pt>
                <c:pt idx="175">
                  <c:v>5.9569516816378609</c:v>
                </c:pt>
                <c:pt idx="176">
                  <c:v>5.9741703761670895</c:v>
                </c:pt>
                <c:pt idx="177">
                  <c:v>5.910132498341242</c:v>
                </c:pt>
                <c:pt idx="178">
                  <c:v>5.9064296576794009</c:v>
                </c:pt>
                <c:pt idx="179">
                  <c:v>5.9151977045867312</c:v>
                </c:pt>
                <c:pt idx="180">
                  <c:v>5.9340414252470621</c:v>
                </c:pt>
                <c:pt idx="181">
                  <c:v>5.8875609496103829</c:v>
                </c:pt>
                <c:pt idx="182">
                  <c:v>6.0610025117702868</c:v>
                </c:pt>
                <c:pt idx="183">
                  <c:v>5.9032277727626674</c:v>
                </c:pt>
                <c:pt idx="184">
                  <c:v>6.03472318066542</c:v>
                </c:pt>
                <c:pt idx="185">
                  <c:v>6.0249263565883657</c:v>
                </c:pt>
                <c:pt idx="186">
                  <c:v>5.9967468322861732</c:v>
                </c:pt>
                <c:pt idx="187">
                  <c:v>5.9819552860056247</c:v>
                </c:pt>
                <c:pt idx="188">
                  <c:v>5.9557191682142934</c:v>
                </c:pt>
                <c:pt idx="189">
                  <c:v>5.9387677067089246</c:v>
                </c:pt>
                <c:pt idx="190">
                  <c:v>5.9476912703185061</c:v>
                </c:pt>
                <c:pt idx="191">
                  <c:v>5.9454022985630735</c:v>
                </c:pt>
                <c:pt idx="192">
                  <c:v>5.9736939497357024</c:v>
                </c:pt>
                <c:pt idx="193">
                  <c:v>5.9066941480373636</c:v>
                </c:pt>
                <c:pt idx="194">
                  <c:v>5.9845141071600443</c:v>
                </c:pt>
                <c:pt idx="195">
                  <c:v>6.0422999686869749</c:v>
                </c:pt>
                <c:pt idx="196">
                  <c:v>5.879044960925957</c:v>
                </c:pt>
                <c:pt idx="197">
                  <c:v>5.9256803611244289</c:v>
                </c:pt>
                <c:pt idx="198">
                  <c:v>5.9396823269671097</c:v>
                </c:pt>
                <c:pt idx="199">
                  <c:v>6.0252608048945717</c:v>
                </c:pt>
                <c:pt idx="200">
                  <c:v>6.0607718531928718</c:v>
                </c:pt>
                <c:pt idx="201">
                  <c:v>6.2958895300413875</c:v>
                </c:pt>
                <c:pt idx="202">
                  <c:v>6.1093306268670196</c:v>
                </c:pt>
                <c:pt idx="203">
                  <c:v>5.9952049211529586</c:v>
                </c:pt>
                <c:pt idx="204">
                  <c:v>6.166448117772533</c:v>
                </c:pt>
                <c:pt idx="205">
                  <c:v>6.0148746375323618</c:v>
                </c:pt>
                <c:pt idx="206">
                  <c:v>6.0162448688343906</c:v>
                </c:pt>
                <c:pt idx="207">
                  <c:v>6.0542163318218583</c:v>
                </c:pt>
                <c:pt idx="208">
                  <c:v>6.1429257071278256</c:v>
                </c:pt>
                <c:pt idx="209">
                  <c:v>6.1942004258902497</c:v>
                </c:pt>
                <c:pt idx="210">
                  <c:v>6.2509793002986225</c:v>
                </c:pt>
                <c:pt idx="211">
                  <c:v>6.0385603095938674</c:v>
                </c:pt>
                <c:pt idx="212">
                  <c:v>6.142865278295079</c:v>
                </c:pt>
                <c:pt idx="213">
                  <c:v>6.1892856693430742</c:v>
                </c:pt>
                <c:pt idx="214">
                  <c:v>6.283774589042455</c:v>
                </c:pt>
                <c:pt idx="215">
                  <c:v>6.3531588585511249</c:v>
                </c:pt>
                <c:pt idx="216">
                  <c:v>6.3895771580416003</c:v>
                </c:pt>
                <c:pt idx="217">
                  <c:v>6.1527805458201534</c:v>
                </c:pt>
                <c:pt idx="218">
                  <c:v>6.288668845714751</c:v>
                </c:pt>
                <c:pt idx="219">
                  <c:v>6.3216436571911423</c:v>
                </c:pt>
                <c:pt idx="220">
                  <c:v>6.0048885434055483</c:v>
                </c:pt>
                <c:pt idx="221">
                  <c:v>6.0727081117265698</c:v>
                </c:pt>
                <c:pt idx="222">
                  <c:v>6.2966292954896348</c:v>
                </c:pt>
                <c:pt idx="223">
                  <c:v>6.1662714549932671</c:v>
                </c:pt>
                <c:pt idx="224">
                  <c:v>6.1843850049969387</c:v>
                </c:pt>
                <c:pt idx="225">
                  <c:v>6.1564530155198236</c:v>
                </c:pt>
                <c:pt idx="226">
                  <c:v>6.2583286104660534</c:v>
                </c:pt>
                <c:pt idx="227">
                  <c:v>6.132676357994514</c:v>
                </c:pt>
                <c:pt idx="228">
                  <c:v>6.1029405130872165</c:v>
                </c:pt>
                <c:pt idx="229">
                  <c:v>6.0733679062845356</c:v>
                </c:pt>
                <c:pt idx="230">
                  <c:v>6.0772942021082956</c:v>
                </c:pt>
                <c:pt idx="231">
                  <c:v>6.0585231551114678</c:v>
                </c:pt>
                <c:pt idx="232">
                  <c:v>5.9938487941384251</c:v>
                </c:pt>
                <c:pt idx="233">
                  <c:v>6.098939263689144</c:v>
                </c:pt>
                <c:pt idx="234">
                  <c:v>6.0961324045727601</c:v>
                </c:pt>
                <c:pt idx="235">
                  <c:v>5.9538293971781924</c:v>
                </c:pt>
                <c:pt idx="236">
                  <c:v>6.148671193812171</c:v>
                </c:pt>
                <c:pt idx="237">
                  <c:v>6.1501401361629666</c:v>
                </c:pt>
                <c:pt idx="238">
                  <c:v>6.2471466229159249</c:v>
                </c:pt>
                <c:pt idx="239">
                  <c:v>6.1027267389342104</c:v>
                </c:pt>
                <c:pt idx="240">
                  <c:v>6.0446367171668474</c:v>
                </c:pt>
                <c:pt idx="241">
                  <c:v>6.1191788487396055</c:v>
                </c:pt>
                <c:pt idx="242">
                  <c:v>6.1258577493861024</c:v>
                </c:pt>
                <c:pt idx="243">
                  <c:v>6.1439111650039155</c:v>
                </c:pt>
                <c:pt idx="244">
                  <c:v>6.1722594968859443</c:v>
                </c:pt>
                <c:pt idx="245">
                  <c:v>6.1731939853930688</c:v>
                </c:pt>
                <c:pt idx="246">
                  <c:v>6.1689307143551693</c:v>
                </c:pt>
                <c:pt idx="247">
                  <c:v>6.1924009666634205</c:v>
                </c:pt>
                <c:pt idx="248">
                  <c:v>6.1741749714533505</c:v>
                </c:pt>
                <c:pt idx="249">
                  <c:v>6.1513441206347137</c:v>
                </c:pt>
                <c:pt idx="250">
                  <c:v>6.1651231514524376</c:v>
                </c:pt>
                <c:pt idx="251">
                  <c:v>6.1452127219944828</c:v>
                </c:pt>
                <c:pt idx="252">
                  <c:v>6.1585589109141647</c:v>
                </c:pt>
                <c:pt idx="253">
                  <c:v>6.1434230837301325</c:v>
                </c:pt>
                <c:pt idx="254">
                  <c:v>6.1136156246632893</c:v>
                </c:pt>
                <c:pt idx="255">
                  <c:v>6.1246167644776355</c:v>
                </c:pt>
                <c:pt idx="256">
                  <c:v>6.1563925818249867</c:v>
                </c:pt>
                <c:pt idx="257">
                  <c:v>6.2878639819341178</c:v>
                </c:pt>
                <c:pt idx="258">
                  <c:v>6.02782493068612</c:v>
                </c:pt>
                <c:pt idx="259">
                  <c:v>6.1907131193093514</c:v>
                </c:pt>
                <c:pt idx="260">
                  <c:v>6.2480443174310762</c:v>
                </c:pt>
                <c:pt idx="261">
                  <c:v>6.0546948622934158</c:v>
                </c:pt>
                <c:pt idx="262">
                  <c:v>6.1618502969405329</c:v>
                </c:pt>
                <c:pt idx="263">
                  <c:v>6.1605858020318394</c:v>
                </c:pt>
                <c:pt idx="264">
                  <c:v>6.3120115708194167</c:v>
                </c:pt>
                <c:pt idx="265">
                  <c:v>6.1605858020318394</c:v>
                </c:pt>
                <c:pt idx="266">
                  <c:v>6.1743702395038014</c:v>
                </c:pt>
                <c:pt idx="267">
                  <c:v>6.2048162322831359</c:v>
                </c:pt>
                <c:pt idx="268">
                  <c:v>6.2016356049921804</c:v>
                </c:pt>
                <c:pt idx="269">
                  <c:v>6.3073865040932633</c:v>
                </c:pt>
                <c:pt idx="270">
                  <c:v>6.2728653754203503</c:v>
                </c:pt>
                <c:pt idx="271">
                  <c:v>6.2670970367235599</c:v>
                </c:pt>
                <c:pt idx="272">
                  <c:v>6.2992859642670611</c:v>
                </c:pt>
                <c:pt idx="273">
                  <c:v>6.3081542377552218</c:v>
                </c:pt>
                <c:pt idx="274">
                  <c:v>6.2931119491921335</c:v>
                </c:pt>
                <c:pt idx="275">
                  <c:v>6.1722223034209902</c:v>
                </c:pt>
                <c:pt idx="276">
                  <c:v>6.418316127559315</c:v>
                </c:pt>
                <c:pt idx="277">
                  <c:v>6.3599215279989059</c:v>
                </c:pt>
                <c:pt idx="278">
                  <c:v>6.3263575313785001</c:v>
                </c:pt>
                <c:pt idx="279">
                  <c:v>6.249681575725111</c:v>
                </c:pt>
                <c:pt idx="280">
                  <c:v>6.1943631686303169</c:v>
                </c:pt>
                <c:pt idx="281">
                  <c:v>6.1941911263098612</c:v>
                </c:pt>
                <c:pt idx="282">
                  <c:v>6.2459652084213451</c:v>
                </c:pt>
                <c:pt idx="283">
                  <c:v>6.286980031930602</c:v>
                </c:pt>
                <c:pt idx="284">
                  <c:v>6.3252174411082098</c:v>
                </c:pt>
                <c:pt idx="285">
                  <c:v>6.3172882106941843</c:v>
                </c:pt>
                <c:pt idx="286">
                  <c:v>6.3854759817229878</c:v>
                </c:pt>
                <c:pt idx="287">
                  <c:v>6.3665075960709556</c:v>
                </c:pt>
                <c:pt idx="288">
                  <c:v>6.4119887566254823</c:v>
                </c:pt>
                <c:pt idx="289">
                  <c:v>6.3750489234605929</c:v>
                </c:pt>
                <c:pt idx="290">
                  <c:v>6.4538869916883153</c:v>
                </c:pt>
                <c:pt idx="291">
                  <c:v>6.445025003632435</c:v>
                </c:pt>
                <c:pt idx="292">
                  <c:v>6.4965036987169205</c:v>
                </c:pt>
                <c:pt idx="293">
                  <c:v>6.5007380133823194</c:v>
                </c:pt>
                <c:pt idx="294">
                  <c:v>6.5269800970324656</c:v>
                </c:pt>
                <c:pt idx="295">
                  <c:v>6.5024429490389926</c:v>
                </c:pt>
                <c:pt idx="296">
                  <c:v>6.4708299157399702</c:v>
                </c:pt>
                <c:pt idx="297">
                  <c:v>6.5140099494402275</c:v>
                </c:pt>
                <c:pt idx="298">
                  <c:v>6.5143407130551916</c:v>
                </c:pt>
                <c:pt idx="299">
                  <c:v>6.4320937648950096</c:v>
                </c:pt>
                <c:pt idx="300">
                  <c:v>6.4431809491712153</c:v>
                </c:pt>
                <c:pt idx="301">
                  <c:v>6.3861975208205806</c:v>
                </c:pt>
                <c:pt idx="302">
                  <c:v>6.4715099037647965</c:v>
                </c:pt>
                <c:pt idx="303">
                  <c:v>6.5352779750137699</c:v>
                </c:pt>
                <c:pt idx="304">
                  <c:v>6.5950431639383567</c:v>
                </c:pt>
                <c:pt idx="305">
                  <c:v>6.6385301386674893</c:v>
                </c:pt>
                <c:pt idx="306">
                  <c:v>6.6310196871979974</c:v>
                </c:pt>
                <c:pt idx="307">
                  <c:v>6.6786521600351305</c:v>
                </c:pt>
                <c:pt idx="308">
                  <c:v>6.7079115935410796</c:v>
                </c:pt>
                <c:pt idx="309">
                  <c:v>6.684467265861711</c:v>
                </c:pt>
                <c:pt idx="310">
                  <c:v>6.7052531309381491</c:v>
                </c:pt>
                <c:pt idx="311">
                  <c:v>6.7360798830374415</c:v>
                </c:pt>
                <c:pt idx="312">
                  <c:v>6.7873910189466651</c:v>
                </c:pt>
                <c:pt idx="313">
                  <c:v>6.802944207093824</c:v>
                </c:pt>
                <c:pt idx="314">
                  <c:v>6.8302182502727291</c:v>
                </c:pt>
                <c:pt idx="315">
                  <c:v>6.863938879526887</c:v>
                </c:pt>
                <c:pt idx="316">
                  <c:v>6.8034995379922938</c:v>
                </c:pt>
                <c:pt idx="317">
                  <c:v>6.808492931667721</c:v>
                </c:pt>
                <c:pt idx="318">
                  <c:v>6.6945217069415497</c:v>
                </c:pt>
                <c:pt idx="319">
                  <c:v>6.7702695525973873</c:v>
                </c:pt>
                <c:pt idx="320">
                  <c:v>6.8598462974400958</c:v>
                </c:pt>
                <c:pt idx="321">
                  <c:v>6.8652765818212185</c:v>
                </c:pt>
                <c:pt idx="322">
                  <c:v>6.7052006683771586</c:v>
                </c:pt>
                <c:pt idx="323">
                  <c:v>6.8596102020892378</c:v>
                </c:pt>
                <c:pt idx="324">
                  <c:v>6.7193169913239377</c:v>
                </c:pt>
                <c:pt idx="325">
                  <c:v>6.8065202975377987</c:v>
                </c:pt>
                <c:pt idx="326">
                  <c:v>6.8877958435339126</c:v>
                </c:pt>
                <c:pt idx="327">
                  <c:v>6.9326257251558197</c:v>
                </c:pt>
                <c:pt idx="328">
                  <c:v>6.8729709417165727</c:v>
                </c:pt>
                <c:pt idx="329">
                  <c:v>6.8809527067857195</c:v>
                </c:pt>
                <c:pt idx="330">
                  <c:v>6.8902683307046342</c:v>
                </c:pt>
                <c:pt idx="331">
                  <c:v>6.9279852026589372</c:v>
                </c:pt>
                <c:pt idx="332">
                  <c:v>6.9845138006119774</c:v>
                </c:pt>
                <c:pt idx="333">
                  <c:v>7.0094213039201918</c:v>
                </c:pt>
                <c:pt idx="334">
                  <c:v>7.0029948528277171</c:v>
                </c:pt>
                <c:pt idx="335">
                  <c:v>7.1059819269819071</c:v>
                </c:pt>
                <c:pt idx="336">
                  <c:v>7.0552151229273914</c:v>
                </c:pt>
                <c:pt idx="337">
                  <c:v>7.0871233711932415</c:v>
                </c:pt>
                <c:pt idx="338">
                  <c:v>7.0443980957340919</c:v>
                </c:pt>
                <c:pt idx="339">
                  <c:v>6.8569344779008761</c:v>
                </c:pt>
                <c:pt idx="340">
                  <c:v>6.9822576665451734</c:v>
                </c:pt>
                <c:pt idx="341">
                  <c:v>5.9970948482525888</c:v>
                </c:pt>
                <c:pt idx="342">
                  <c:v>6.0358190033715333</c:v>
                </c:pt>
                <c:pt idx="343">
                  <c:v>5.8770408325301906</c:v>
                </c:pt>
                <c:pt idx="344">
                  <c:v>5.9071475654835321</c:v>
                </c:pt>
                <c:pt idx="345">
                  <c:v>5.9211464331328196</c:v>
                </c:pt>
                <c:pt idx="346">
                  <c:v>5.9523799424973554</c:v>
                </c:pt>
                <c:pt idx="347">
                  <c:v>5.9863870546396329</c:v>
                </c:pt>
                <c:pt idx="348">
                  <c:v>5.9941104139701542</c:v>
                </c:pt>
                <c:pt idx="349">
                  <c:v>5.9798798127313644</c:v>
                </c:pt>
                <c:pt idx="350">
                  <c:v>6.0379886428842147</c:v>
                </c:pt>
                <c:pt idx="351">
                  <c:v>6.0004015164779103</c:v>
                </c:pt>
                <c:pt idx="352">
                  <c:v>5.9659281557501229</c:v>
                </c:pt>
                <c:pt idx="353">
                  <c:v>5.9864660831118774</c:v>
                </c:pt>
                <c:pt idx="354">
                  <c:v>5.9189748316716999</c:v>
                </c:pt>
                <c:pt idx="355">
                  <c:v>5.9020742987142762</c:v>
                </c:pt>
              </c:numCache>
            </c:numRef>
          </c:yVal>
          <c:smooth val="1"/>
          <c:extLst>
            <c:ext xmlns:c16="http://schemas.microsoft.com/office/drawing/2014/chart" uri="{C3380CC4-5D6E-409C-BE32-E72D297353CC}">
              <c16:uniqueId val="{00000000-11C2-4755-AB26-F0909D1DFD91}"/>
            </c:ext>
          </c:extLst>
        </c:ser>
        <c:ser>
          <c:idx val="1"/>
          <c:order val="1"/>
          <c:tx>
            <c:strRef>
              <c:f>Charts!$O$1</c:f>
              <c:strCache>
                <c:ptCount val="1"/>
                <c:pt idx="0">
                  <c:v>2ft</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O$2:$O$371</c:f>
              <c:numCache>
                <c:formatCode>General</c:formatCode>
                <c:ptCount val="370"/>
                <c:pt idx="0">
                  <c:v>10.005411739420014</c:v>
                </c:pt>
                <c:pt idx="1">
                  <c:v>10.258294083167382</c:v>
                </c:pt>
                <c:pt idx="2">
                  <c:v>10.175774754451357</c:v>
                </c:pt>
                <c:pt idx="3">
                  <c:v>10.123509646497661</c:v>
                </c:pt>
                <c:pt idx="4">
                  <c:v>10.302358865826237</c:v>
                </c:pt>
                <c:pt idx="5">
                  <c:v>10.384405216723206</c:v>
                </c:pt>
                <c:pt idx="6">
                  <c:v>10.227522025182138</c:v>
                </c:pt>
                <c:pt idx="7">
                  <c:v>10.35433680377122</c:v>
                </c:pt>
                <c:pt idx="8">
                  <c:v>10.19772011867367</c:v>
                </c:pt>
                <c:pt idx="9">
                  <c:v>9.9389525251794169</c:v>
                </c:pt>
                <c:pt idx="10">
                  <c:v>9.8948742621427428</c:v>
                </c:pt>
                <c:pt idx="11">
                  <c:v>10.015874931954551</c:v>
                </c:pt>
                <c:pt idx="12">
                  <c:v>10.474529767442791</c:v>
                </c:pt>
                <c:pt idx="13">
                  <c:v>10.732046644207081</c:v>
                </c:pt>
                <c:pt idx="14">
                  <c:v>10.731933911573124</c:v>
                </c:pt>
                <c:pt idx="15">
                  <c:v>10.671285173689947</c:v>
                </c:pt>
                <c:pt idx="16">
                  <c:v>10.67910339398056</c:v>
                </c:pt>
                <c:pt idx="17">
                  <c:v>10.739623387574818</c:v>
                </c:pt>
                <c:pt idx="18">
                  <c:v>10.823572566159166</c:v>
                </c:pt>
                <c:pt idx="19">
                  <c:v>10.976889872682323</c:v>
                </c:pt>
                <c:pt idx="20">
                  <c:v>11.070086376808684</c:v>
                </c:pt>
                <c:pt idx="21">
                  <c:v>11.131004279047819</c:v>
                </c:pt>
                <c:pt idx="22">
                  <c:v>10.96182850453274</c:v>
                </c:pt>
                <c:pt idx="23">
                  <c:v>11.061972535678054</c:v>
                </c:pt>
                <c:pt idx="24">
                  <c:v>11.22483148164816</c:v>
                </c:pt>
                <c:pt idx="25">
                  <c:v>11.349529142991784</c:v>
                </c:pt>
                <c:pt idx="26">
                  <c:v>11.365218818265296</c:v>
                </c:pt>
                <c:pt idx="27">
                  <c:v>11.359052151319892</c:v>
                </c:pt>
                <c:pt idx="28">
                  <c:v>11.412098425943196</c:v>
                </c:pt>
                <c:pt idx="29">
                  <c:v>11.45146233874212</c:v>
                </c:pt>
                <c:pt idx="30">
                  <c:v>11.435811903637195</c:v>
                </c:pt>
                <c:pt idx="31">
                  <c:v>11.546150221060138</c:v>
                </c:pt>
                <c:pt idx="32">
                  <c:v>11.46706231594311</c:v>
                </c:pt>
                <c:pt idx="33">
                  <c:v>11.490807017878803</c:v>
                </c:pt>
                <c:pt idx="34">
                  <c:v>11.459273942375352</c:v>
                </c:pt>
                <c:pt idx="35">
                  <c:v>11.419861067434773</c:v>
                </c:pt>
                <c:pt idx="36">
                  <c:v>11.342439089667939</c:v>
                </c:pt>
                <c:pt idx="37">
                  <c:v>11.381532329187806</c:v>
                </c:pt>
                <c:pt idx="38">
                  <c:v>11.139964213434141</c:v>
                </c:pt>
                <c:pt idx="39">
                  <c:v>11.397059901616139</c:v>
                </c:pt>
                <c:pt idx="40">
                  <c:v>11.522327039999812</c:v>
                </c:pt>
                <c:pt idx="41">
                  <c:v>11.887897740159998</c:v>
                </c:pt>
                <c:pt idx="42">
                  <c:v>11.943842758138331</c:v>
                </c:pt>
                <c:pt idx="43">
                  <c:v>12.008381046350285</c:v>
                </c:pt>
                <c:pt idx="44">
                  <c:v>12.024386903114966</c:v>
                </c:pt>
                <c:pt idx="45">
                  <c:v>11.808632650367066</c:v>
                </c:pt>
                <c:pt idx="46">
                  <c:v>11.904422035519199</c:v>
                </c:pt>
                <c:pt idx="47">
                  <c:v>11.936250227813694</c:v>
                </c:pt>
                <c:pt idx="48">
                  <c:v>11.952178372719501</c:v>
                </c:pt>
                <c:pt idx="49">
                  <c:v>11.944249594822649</c:v>
                </c:pt>
                <c:pt idx="50">
                  <c:v>11.784366394512958</c:v>
                </c:pt>
                <c:pt idx="51">
                  <c:v>11.784342763297539</c:v>
                </c:pt>
                <c:pt idx="52">
                  <c:v>11.808367943369701</c:v>
                </c:pt>
                <c:pt idx="53">
                  <c:v>11.302525321717281</c:v>
                </c:pt>
                <c:pt idx="54">
                  <c:v>11.704979216551033</c:v>
                </c:pt>
                <c:pt idx="55">
                  <c:v>11.649324812048029</c:v>
                </c:pt>
                <c:pt idx="56">
                  <c:v>11.856173109876622</c:v>
                </c:pt>
                <c:pt idx="57">
                  <c:v>11.728284538356911</c:v>
                </c:pt>
                <c:pt idx="58">
                  <c:v>11.688904034357531</c:v>
                </c:pt>
                <c:pt idx="59">
                  <c:v>11.633637351792393</c:v>
                </c:pt>
                <c:pt idx="60">
                  <c:v>11.705451622088376</c:v>
                </c:pt>
                <c:pt idx="61">
                  <c:v>11.64143367896428</c:v>
                </c:pt>
                <c:pt idx="62">
                  <c:v>11.736368679324723</c:v>
                </c:pt>
                <c:pt idx="63">
                  <c:v>11.736127708752607</c:v>
                </c:pt>
                <c:pt idx="64">
                  <c:v>11.783818151156282</c:v>
                </c:pt>
                <c:pt idx="65">
                  <c:v>11.871923565627721</c:v>
                </c:pt>
                <c:pt idx="66">
                  <c:v>11.610453526030497</c:v>
                </c:pt>
                <c:pt idx="67">
                  <c:v>11.665108171503462</c:v>
                </c:pt>
                <c:pt idx="68">
                  <c:v>11.6811102646056</c:v>
                </c:pt>
                <c:pt idx="69">
                  <c:v>11.640748947913778</c:v>
                </c:pt>
                <c:pt idx="70">
                  <c:v>11.666170837848217</c:v>
                </c:pt>
                <c:pt idx="71">
                  <c:v>11.649159524255346</c:v>
                </c:pt>
                <c:pt idx="72">
                  <c:v>11.641032284567411</c:v>
                </c:pt>
                <c:pt idx="73">
                  <c:v>11.641008673161663</c:v>
                </c:pt>
                <c:pt idx="74">
                  <c:v>11.64899423662254</c:v>
                </c:pt>
                <c:pt idx="75">
                  <c:v>11.680798521208379</c:v>
                </c:pt>
                <c:pt idx="76">
                  <c:v>11.665037327315433</c:v>
                </c:pt>
                <c:pt idx="77">
                  <c:v>11.625392804050691</c:v>
                </c:pt>
                <c:pt idx="78">
                  <c:v>11.578034497743511</c:v>
                </c:pt>
                <c:pt idx="79">
                  <c:v>11.586342851324893</c:v>
                </c:pt>
                <c:pt idx="80">
                  <c:v>11.569976724855286</c:v>
                </c:pt>
                <c:pt idx="81">
                  <c:v>11.498691196476807</c:v>
                </c:pt>
                <c:pt idx="82">
                  <c:v>11.561876851141076</c:v>
                </c:pt>
                <c:pt idx="83">
                  <c:v>11.712372512901014</c:v>
                </c:pt>
                <c:pt idx="84">
                  <c:v>11.741344561219906</c:v>
                </c:pt>
                <c:pt idx="85">
                  <c:v>11.559002751743959</c:v>
                </c:pt>
                <c:pt idx="86">
                  <c:v>11.66153060041092</c:v>
                </c:pt>
                <c:pt idx="87">
                  <c:v>11.741463671728637</c:v>
                </c:pt>
                <c:pt idx="88">
                  <c:v>11.67758947385005</c:v>
                </c:pt>
                <c:pt idx="89">
                  <c:v>11.693483148418153</c:v>
                </c:pt>
                <c:pt idx="90">
                  <c:v>11.725422615561332</c:v>
                </c:pt>
                <c:pt idx="91">
                  <c:v>11.66948841224216</c:v>
                </c:pt>
                <c:pt idx="92">
                  <c:v>11.70142339506053</c:v>
                </c:pt>
                <c:pt idx="93">
                  <c:v>11.749282267061202</c:v>
                </c:pt>
                <c:pt idx="94">
                  <c:v>11.693297388215841</c:v>
                </c:pt>
                <c:pt idx="95">
                  <c:v>11.717414561370092</c:v>
                </c:pt>
                <c:pt idx="96">
                  <c:v>11.797345181825243</c:v>
                </c:pt>
                <c:pt idx="97">
                  <c:v>11.74923462066838</c:v>
                </c:pt>
                <c:pt idx="98">
                  <c:v>11.677379917741401</c:v>
                </c:pt>
                <c:pt idx="99">
                  <c:v>11.702576118998993</c:v>
                </c:pt>
                <c:pt idx="100">
                  <c:v>9.2382814459103901</c:v>
                </c:pt>
                <c:pt idx="101">
                  <c:v>6.2194690628523341</c:v>
                </c:pt>
                <c:pt idx="102">
                  <c:v>6.0632588118544586</c:v>
                </c:pt>
                <c:pt idx="103">
                  <c:v>6.2192015818172823</c:v>
                </c:pt>
                <c:pt idx="104">
                  <c:v>6.3633617211058109</c:v>
                </c:pt>
                <c:pt idx="105">
                  <c:v>6.2494573066571828</c:v>
                </c:pt>
                <c:pt idx="106">
                  <c:v>6.2192476992067656</c:v>
                </c:pt>
                <c:pt idx="107">
                  <c:v>6.2856837049179939</c:v>
                </c:pt>
                <c:pt idx="108">
                  <c:v>6.3935325927415452</c:v>
                </c:pt>
                <c:pt idx="109">
                  <c:v>6.2675118671424546</c:v>
                </c:pt>
                <c:pt idx="110">
                  <c:v>6.2735735414893803</c:v>
                </c:pt>
                <c:pt idx="111">
                  <c:v>6.1356253745654836</c:v>
                </c:pt>
                <c:pt idx="112">
                  <c:v>6.1416684677129973</c:v>
                </c:pt>
                <c:pt idx="113">
                  <c:v>6.2857159998528331</c:v>
                </c:pt>
                <c:pt idx="114">
                  <c:v>6.1234983578431059</c:v>
                </c:pt>
                <c:pt idx="115">
                  <c:v>6.2735597018014122</c:v>
                </c:pt>
                <c:pt idx="116">
                  <c:v>5.9917523799197738</c:v>
                </c:pt>
                <c:pt idx="117">
                  <c:v>5.9857192793597909</c:v>
                </c:pt>
                <c:pt idx="118">
                  <c:v>6.3573291190927543</c:v>
                </c:pt>
                <c:pt idx="119">
                  <c:v>6.261468862842265</c:v>
                </c:pt>
                <c:pt idx="120">
                  <c:v>6.3464322126409334</c:v>
                </c:pt>
                <c:pt idx="121">
                  <c:v>6.281591525490998</c:v>
                </c:pt>
                <c:pt idx="122">
                  <c:v>6.1359157699544875</c:v>
                </c:pt>
                <c:pt idx="123">
                  <c:v>6.3524644239151051</c:v>
                </c:pt>
                <c:pt idx="124">
                  <c:v>5.8012662642811259</c:v>
                </c:pt>
                <c:pt idx="125">
                  <c:v>5.8619043530772972</c:v>
                </c:pt>
                <c:pt idx="126">
                  <c:v>5.9841949195253852</c:v>
                </c:pt>
                <c:pt idx="127">
                  <c:v>6.0148735951298251</c:v>
                </c:pt>
                <c:pt idx="128">
                  <c:v>6.0641296245777374</c:v>
                </c:pt>
                <c:pt idx="129">
                  <c:v>6.1011548572533547</c:v>
                </c:pt>
                <c:pt idx="130">
                  <c:v>6.1567195256110443</c:v>
                </c:pt>
                <c:pt idx="131">
                  <c:v>6.1447569363357406</c:v>
                </c:pt>
                <c:pt idx="132">
                  <c:v>6.1629385643371686</c:v>
                </c:pt>
                <c:pt idx="133">
                  <c:v>6.2187404086180349</c:v>
                </c:pt>
                <c:pt idx="134">
                  <c:v>6.2125008595443925</c:v>
                </c:pt>
                <c:pt idx="135">
                  <c:v>6.2621700247254584</c:v>
                </c:pt>
                <c:pt idx="136">
                  <c:v>6.299524959427476</c:v>
                </c:pt>
                <c:pt idx="137">
                  <c:v>6.0776439262058428</c:v>
                </c:pt>
                <c:pt idx="138">
                  <c:v>6.2994742060804239</c:v>
                </c:pt>
                <c:pt idx="139">
                  <c:v>6.2560118936159297</c:v>
                </c:pt>
                <c:pt idx="140">
                  <c:v>6.2686097797804248</c:v>
                </c:pt>
                <c:pt idx="141">
                  <c:v>6.4058960884463216</c:v>
                </c:pt>
                <c:pt idx="142">
                  <c:v>6.225953302246567</c:v>
                </c:pt>
                <c:pt idx="143">
                  <c:v>6.3308703832769595</c:v>
                </c:pt>
                <c:pt idx="144">
                  <c:v>6.3811653892738294</c:v>
                </c:pt>
                <c:pt idx="145">
                  <c:v>6.46229124376854</c:v>
                </c:pt>
                <c:pt idx="146">
                  <c:v>6.5439968402134099</c:v>
                </c:pt>
                <c:pt idx="147">
                  <c:v>6.5944711423696365</c:v>
                </c:pt>
                <c:pt idx="148">
                  <c:v>6.6387052085933131</c:v>
                </c:pt>
                <c:pt idx="149">
                  <c:v>6.6641026350416483</c:v>
                </c:pt>
                <c:pt idx="150">
                  <c:v>6.708590883063299</c:v>
                </c:pt>
                <c:pt idx="151">
                  <c:v>6.7338785798728873</c:v>
                </c:pt>
                <c:pt idx="152">
                  <c:v>6.7913693692205195</c:v>
                </c:pt>
                <c:pt idx="153">
                  <c:v>6.7721989655091166</c:v>
                </c:pt>
                <c:pt idx="154">
                  <c:v>6.7856221835811974</c:v>
                </c:pt>
                <c:pt idx="155">
                  <c:v>6.8041786172670928</c:v>
                </c:pt>
                <c:pt idx="156">
                  <c:v>6.8232693510773208</c:v>
                </c:pt>
                <c:pt idx="157">
                  <c:v>6.8233572891597518</c:v>
                </c:pt>
                <c:pt idx="158">
                  <c:v>6.2497386735451173</c:v>
                </c:pt>
                <c:pt idx="159">
                  <c:v>6.487509636046636</c:v>
                </c:pt>
                <c:pt idx="160">
                  <c:v>6.0486491822771962</c:v>
                </c:pt>
                <c:pt idx="161">
                  <c:v>6.2267511669003417</c:v>
                </c:pt>
                <c:pt idx="162">
                  <c:v>6.1840591964102503</c:v>
                </c:pt>
                <c:pt idx="163">
                  <c:v>6.4785303466838817</c:v>
                </c:pt>
                <c:pt idx="164">
                  <c:v>6.2853376881481315</c:v>
                </c:pt>
                <c:pt idx="165">
                  <c:v>6.1592734988531559</c:v>
                </c:pt>
                <c:pt idx="166">
                  <c:v>6.1771800613739805</c:v>
                </c:pt>
                <c:pt idx="167">
                  <c:v>6.2792755898199024</c:v>
                </c:pt>
                <c:pt idx="168">
                  <c:v>6.2673411838886537</c:v>
                </c:pt>
                <c:pt idx="169">
                  <c:v>6.2434610750543245</c:v>
                </c:pt>
                <c:pt idx="170">
                  <c:v>6.172145376832292</c:v>
                </c:pt>
                <c:pt idx="171">
                  <c:v>6.1485046617659744</c:v>
                </c:pt>
                <c:pt idx="172">
                  <c:v>6.1248718794736012</c:v>
                </c:pt>
                <c:pt idx="173">
                  <c:v>6.2077141340388273</c:v>
                </c:pt>
                <c:pt idx="174">
                  <c:v>6.1189584416946499</c:v>
                </c:pt>
                <c:pt idx="175">
                  <c:v>6.0954818874870185</c:v>
                </c:pt>
                <c:pt idx="176">
                  <c:v>6.0778604956294746</c:v>
                </c:pt>
                <c:pt idx="177">
                  <c:v>6.0543436077846868</c:v>
                </c:pt>
                <c:pt idx="178">
                  <c:v>6.0192356631013411</c:v>
                </c:pt>
                <c:pt idx="179">
                  <c:v>6.0193093632159949</c:v>
                </c:pt>
                <c:pt idx="180">
                  <c:v>6.0018203109267736</c:v>
                </c:pt>
                <c:pt idx="181">
                  <c:v>5.9610687152258093</c:v>
                </c:pt>
                <c:pt idx="182">
                  <c:v>6.1544053089922626</c:v>
                </c:pt>
                <c:pt idx="183">
                  <c:v>6.0426555010443179</c:v>
                </c:pt>
                <c:pt idx="184">
                  <c:v>6.1248396154139835</c:v>
                </c:pt>
                <c:pt idx="185">
                  <c:v>6.1013207633933639</c:v>
                </c:pt>
                <c:pt idx="186">
                  <c:v>6.0837264076337672</c:v>
                </c:pt>
                <c:pt idx="187">
                  <c:v>6.0954634541036388</c:v>
                </c:pt>
                <c:pt idx="188">
                  <c:v>6.107491666404707</c:v>
                </c:pt>
                <c:pt idx="189">
                  <c:v>6.0135930940320357</c:v>
                </c:pt>
                <c:pt idx="190">
                  <c:v>6.0368923703855017</c:v>
                </c:pt>
                <c:pt idx="191">
                  <c:v>6.048492542230731</c:v>
                </c:pt>
                <c:pt idx="192">
                  <c:v>6.1013345889124215</c:v>
                </c:pt>
                <c:pt idx="193">
                  <c:v>6.0426693217390453</c:v>
                </c:pt>
                <c:pt idx="194">
                  <c:v>6.0955233626070129</c:v>
                </c:pt>
                <c:pt idx="195">
                  <c:v>6.1484447343798534</c:v>
                </c:pt>
                <c:pt idx="196">
                  <c:v>5.9668568751643214</c:v>
                </c:pt>
                <c:pt idx="197">
                  <c:v>6.0134595171413423</c:v>
                </c:pt>
                <c:pt idx="198">
                  <c:v>6.0193231819910897</c:v>
                </c:pt>
                <c:pt idx="199">
                  <c:v>6.095509537565877</c:v>
                </c:pt>
                <c:pt idx="200">
                  <c:v>6.1485046617659744</c:v>
                </c:pt>
                <c:pt idx="201">
                  <c:v>6.2255797368600421</c:v>
                </c:pt>
                <c:pt idx="202">
                  <c:v>6.1721730395222956</c:v>
                </c:pt>
                <c:pt idx="203">
                  <c:v>6.2076956883466634</c:v>
                </c:pt>
                <c:pt idx="204">
                  <c:v>6.2077141340388273</c:v>
                </c:pt>
                <c:pt idx="205">
                  <c:v>6.1899242040290758</c:v>
                </c:pt>
                <c:pt idx="206">
                  <c:v>6.2017793369879417</c:v>
                </c:pt>
                <c:pt idx="207">
                  <c:v>6.2315107618596084</c:v>
                </c:pt>
                <c:pt idx="208">
                  <c:v>6.2733244272801771</c:v>
                </c:pt>
                <c:pt idx="209">
                  <c:v>6.3152269346473666</c:v>
                </c:pt>
                <c:pt idx="210">
                  <c:v>6.3332470226770079</c:v>
                </c:pt>
                <c:pt idx="211">
                  <c:v>6.1543914791082157</c:v>
                </c:pt>
                <c:pt idx="212">
                  <c:v>6.2732921347245183</c:v>
                </c:pt>
                <c:pt idx="213">
                  <c:v>6.3092745000143902</c:v>
                </c:pt>
                <c:pt idx="214">
                  <c:v>6.4056190770997272</c:v>
                </c:pt>
                <c:pt idx="215">
                  <c:v>6.351592116788078</c:v>
                </c:pt>
                <c:pt idx="216">
                  <c:v>6.1566365451816889</c:v>
                </c:pt>
                <c:pt idx="217">
                  <c:v>6.4116672618890469</c:v>
                </c:pt>
                <c:pt idx="218">
                  <c:v>6.460259156902513</c:v>
                </c:pt>
                <c:pt idx="219">
                  <c:v>6.4663323985228098</c:v>
                </c:pt>
                <c:pt idx="220">
                  <c:v>6.2793863111181887</c:v>
                </c:pt>
                <c:pt idx="221">
                  <c:v>6.2493604427555027</c:v>
                </c:pt>
                <c:pt idx="222">
                  <c:v>6.255435301123879</c:v>
                </c:pt>
                <c:pt idx="223">
                  <c:v>6.3342530665573245</c:v>
                </c:pt>
                <c:pt idx="224">
                  <c:v>6.3708393092196518</c:v>
                </c:pt>
                <c:pt idx="225">
                  <c:v>6.226654316075769</c:v>
                </c:pt>
                <c:pt idx="226">
                  <c:v>6.119216545315723</c:v>
                </c:pt>
                <c:pt idx="227">
                  <c:v>6.1375152583091541</c:v>
                </c:pt>
                <c:pt idx="228">
                  <c:v>5.8131170142827298</c:v>
                </c:pt>
                <c:pt idx="229">
                  <c:v>5.9569337795408854</c:v>
                </c:pt>
                <c:pt idx="230">
                  <c:v>5.8557608686599982</c:v>
                </c:pt>
                <c:pt idx="231">
                  <c:v>5.999724694611233</c:v>
                </c:pt>
                <c:pt idx="232">
                  <c:v>6.3958593350823802</c:v>
                </c:pt>
                <c:pt idx="233">
                  <c:v>5.932683371083824</c:v>
                </c:pt>
                <c:pt idx="234">
                  <c:v>6.0340776757579908</c:v>
                </c:pt>
                <c:pt idx="235">
                  <c:v>5.9387145677531938</c:v>
                </c:pt>
                <c:pt idx="236">
                  <c:v>6.113077473707615</c:v>
                </c:pt>
                <c:pt idx="237">
                  <c:v>6.0668572788124342</c:v>
                </c:pt>
                <c:pt idx="238">
                  <c:v>5.9965744106812666</c:v>
                </c:pt>
                <c:pt idx="239">
                  <c:v>5.8317505131539065</c:v>
                </c:pt>
                <c:pt idx="240">
                  <c:v>5.9814732117284501</c:v>
                </c:pt>
                <c:pt idx="241">
                  <c:v>5.9600280648149919</c:v>
                </c:pt>
                <c:pt idx="242">
                  <c:v>5.9781298543623462</c:v>
                </c:pt>
                <c:pt idx="243">
                  <c:v>6.0395412668115611</c:v>
                </c:pt>
                <c:pt idx="244">
                  <c:v>6.0826020535760597</c:v>
                </c:pt>
                <c:pt idx="245">
                  <c:v>6.1011410317490782</c:v>
                </c:pt>
                <c:pt idx="246">
                  <c:v>6.0949703618484472</c:v>
                </c:pt>
                <c:pt idx="247">
                  <c:v>6.1257522297754923</c:v>
                </c:pt>
                <c:pt idx="248">
                  <c:v>6.1567010855120934</c:v>
                </c:pt>
                <c:pt idx="249">
                  <c:v>6.1751836894849665</c:v>
                </c:pt>
                <c:pt idx="250">
                  <c:v>6.1877248021990816</c:v>
                </c:pt>
                <c:pt idx="251">
                  <c:v>6.1629247337512103</c:v>
                </c:pt>
                <c:pt idx="252">
                  <c:v>6.1939173215485477</c:v>
                </c:pt>
                <c:pt idx="253">
                  <c:v>6.1629062929717007</c:v>
                </c:pt>
                <c:pt idx="254">
                  <c:v>6.1320346539790478</c:v>
                </c:pt>
                <c:pt idx="255">
                  <c:v>6.1012885038533167</c:v>
                </c:pt>
                <c:pt idx="256">
                  <c:v>6.1321037942161549</c:v>
                </c:pt>
                <c:pt idx="257">
                  <c:v>6.2625528972508162</c:v>
                </c:pt>
                <c:pt idx="258">
                  <c:v>6.0890625839402244</c:v>
                </c:pt>
                <c:pt idx="259">
                  <c:v>6.2186573975764823</c:v>
                </c:pt>
                <c:pt idx="260">
                  <c:v>6.1939449878205588</c:v>
                </c:pt>
                <c:pt idx="261">
                  <c:v>6.036477764288624</c:v>
                </c:pt>
                <c:pt idx="262">
                  <c:v>6.2497894118864803</c:v>
                </c:pt>
                <c:pt idx="263">
                  <c:v>6.2622069280634411</c:v>
                </c:pt>
                <c:pt idx="264">
                  <c:v>6.2870723927153627</c:v>
                </c:pt>
                <c:pt idx="265">
                  <c:v>6.3369343413300836</c:v>
                </c:pt>
                <c:pt idx="266">
                  <c:v>6.3431923537117303</c:v>
                </c:pt>
                <c:pt idx="267">
                  <c:v>6.3744489799511301</c:v>
                </c:pt>
                <c:pt idx="268">
                  <c:v>6.3432108142696197</c:v>
                </c:pt>
                <c:pt idx="269">
                  <c:v>6.4244522702437994</c:v>
                </c:pt>
                <c:pt idx="270">
                  <c:v>6.3870095759442327</c:v>
                </c:pt>
                <c:pt idx="271">
                  <c:v>6.3806806909648977</c:v>
                </c:pt>
                <c:pt idx="272">
                  <c:v>6.3618939372755614</c:v>
                </c:pt>
                <c:pt idx="273">
                  <c:v>6.368355974579643</c:v>
                </c:pt>
                <c:pt idx="274">
                  <c:v>6.3744674439391229</c:v>
                </c:pt>
                <c:pt idx="275">
                  <c:v>6.3058323354893746</c:v>
                </c:pt>
                <c:pt idx="276">
                  <c:v>6.4875419697443544</c:v>
                </c:pt>
                <c:pt idx="277">
                  <c:v>6.3683236637757057</c:v>
                </c:pt>
                <c:pt idx="278">
                  <c:v>6.4622773885477365</c:v>
                </c:pt>
                <c:pt idx="279">
                  <c:v>6.2876167983689415</c:v>
                </c:pt>
                <c:pt idx="280">
                  <c:v>6.3559306202088415</c:v>
                </c:pt>
                <c:pt idx="281">
                  <c:v>6.3497229024606021</c:v>
                </c:pt>
                <c:pt idx="282">
                  <c:v>6.4434122544483721</c:v>
                </c:pt>
                <c:pt idx="283">
                  <c:v>6.4809552618695836</c:v>
                </c:pt>
                <c:pt idx="284">
                  <c:v>6.5439644956687566</c:v>
                </c:pt>
                <c:pt idx="285">
                  <c:v>6.5629194641816557</c:v>
                </c:pt>
                <c:pt idx="286">
                  <c:v>6.638672845847819</c:v>
                </c:pt>
                <c:pt idx="287">
                  <c:v>6.6198064240806289</c:v>
                </c:pt>
                <c:pt idx="288">
                  <c:v>6.6071822193063499</c:v>
                </c:pt>
                <c:pt idx="289">
                  <c:v>6.6134872695341809</c:v>
                </c:pt>
                <c:pt idx="290">
                  <c:v>6.6134364214104959</c:v>
                </c:pt>
                <c:pt idx="291">
                  <c:v>6.6198434059318529</c:v>
                </c:pt>
                <c:pt idx="292">
                  <c:v>6.6197925558885142</c:v>
                </c:pt>
                <c:pt idx="293">
                  <c:v>6.6641350026750557</c:v>
                </c:pt>
                <c:pt idx="294">
                  <c:v>6.68317287303352</c:v>
                </c:pt>
                <c:pt idx="295">
                  <c:v>6.6135381176732206</c:v>
                </c:pt>
                <c:pt idx="296">
                  <c:v>6.6138940550764946</c:v>
                </c:pt>
                <c:pt idx="297">
                  <c:v>6.6202178476330014</c:v>
                </c:pt>
                <c:pt idx="298">
                  <c:v>6.6073856043378747</c:v>
                </c:pt>
                <c:pt idx="299">
                  <c:v>6.5759516655424974</c:v>
                </c:pt>
                <c:pt idx="300">
                  <c:v>6.5823572236690362</c:v>
                </c:pt>
                <c:pt idx="301">
                  <c:v>6.5825236050497722</c:v>
                </c:pt>
                <c:pt idx="302">
                  <c:v>6.6452518575785842</c:v>
                </c:pt>
                <c:pt idx="303">
                  <c:v>6.7405260767949962</c:v>
                </c:pt>
                <c:pt idx="304">
                  <c:v>6.7723192653674449</c:v>
                </c:pt>
                <c:pt idx="305">
                  <c:v>6.8360486242860201</c:v>
                </c:pt>
                <c:pt idx="306">
                  <c:v>6.842584433112596</c:v>
                </c:pt>
                <c:pt idx="307">
                  <c:v>6.9065533894776214</c:v>
                </c:pt>
                <c:pt idx="308">
                  <c:v>6.9579980264538106</c:v>
                </c:pt>
                <c:pt idx="309">
                  <c:v>6.9837679295398276</c:v>
                </c:pt>
                <c:pt idx="310">
                  <c:v>6.9579424422104434</c:v>
                </c:pt>
                <c:pt idx="311">
                  <c:v>6.9644505552864029</c:v>
                </c:pt>
                <c:pt idx="312">
                  <c:v>7.0353890707261604</c:v>
                </c:pt>
                <c:pt idx="313">
                  <c:v>7.0223861521201965</c:v>
                </c:pt>
                <c:pt idx="314">
                  <c:v>7.0805873433560933</c:v>
                </c:pt>
                <c:pt idx="315">
                  <c:v>7.0547470195508213</c:v>
                </c:pt>
                <c:pt idx="316">
                  <c:v>6.99669837306317</c:v>
                </c:pt>
                <c:pt idx="317">
                  <c:v>6.9387021314509605</c:v>
                </c:pt>
                <c:pt idx="318">
                  <c:v>6.906516344623653</c:v>
                </c:pt>
                <c:pt idx="319">
                  <c:v>6.8546323839305954</c:v>
                </c:pt>
                <c:pt idx="320">
                  <c:v>6.9503208264811045</c:v>
                </c:pt>
                <c:pt idx="321">
                  <c:v>7.061314489686394</c:v>
                </c:pt>
                <c:pt idx="322">
                  <c:v>6.8424714404373779</c:v>
                </c:pt>
                <c:pt idx="323">
                  <c:v>7.0272112721924485</c:v>
                </c:pt>
                <c:pt idx="324">
                  <c:v>6.918936082995808</c:v>
                </c:pt>
                <c:pt idx="325">
                  <c:v>7.0207729076597314</c:v>
                </c:pt>
                <c:pt idx="326">
                  <c:v>7.1043804861978144</c:v>
                </c:pt>
                <c:pt idx="327">
                  <c:v>7.1687473520272276</c:v>
                </c:pt>
                <c:pt idx="328">
                  <c:v>7.130116007010014</c:v>
                </c:pt>
                <c:pt idx="329">
                  <c:v>7.1688715384772967</c:v>
                </c:pt>
                <c:pt idx="330">
                  <c:v>7.1623909677171094</c:v>
                </c:pt>
                <c:pt idx="331">
                  <c:v>7.2271342666529526</c:v>
                </c:pt>
                <c:pt idx="332">
                  <c:v>7.305030282517273</c:v>
                </c:pt>
                <c:pt idx="333">
                  <c:v>7.3442450177723533</c:v>
                </c:pt>
                <c:pt idx="334">
                  <c:v>7.3440470336680939</c:v>
                </c:pt>
                <c:pt idx="335">
                  <c:v>7.4095187652647159</c:v>
                </c:pt>
                <c:pt idx="336">
                  <c:v>7.3246273033320568</c:v>
                </c:pt>
                <c:pt idx="337">
                  <c:v>7.337490668050739</c:v>
                </c:pt>
                <c:pt idx="338">
                  <c:v>7.2595106360948893</c:v>
                </c:pt>
                <c:pt idx="339">
                  <c:v>6.8133511783825504</c:v>
                </c:pt>
                <c:pt idx="340">
                  <c:v>7.181727630554434</c:v>
                </c:pt>
                <c:pt idx="341">
                  <c:v>6.3596590845272329</c:v>
                </c:pt>
                <c:pt idx="342">
                  <c:v>6.2932990629048442</c:v>
                </c:pt>
                <c:pt idx="343">
                  <c:v>6.1672962522478176</c:v>
                </c:pt>
                <c:pt idx="344">
                  <c:v>6.1849916886856375</c:v>
                </c:pt>
                <c:pt idx="345">
                  <c:v>6.1731442279289919</c:v>
                </c:pt>
                <c:pt idx="346">
                  <c:v>6.2205345064727018</c:v>
                </c:pt>
                <c:pt idx="347">
                  <c:v>6.2382812879289187</c:v>
                </c:pt>
                <c:pt idx="348">
                  <c:v>6.2382812879289187</c:v>
                </c:pt>
                <c:pt idx="349">
                  <c:v>6.167803769833494</c:v>
                </c:pt>
                <c:pt idx="350">
                  <c:v>6.2145705447031192</c:v>
                </c:pt>
                <c:pt idx="351">
                  <c:v>6.1437006619717263</c:v>
                </c:pt>
                <c:pt idx="352">
                  <c:v>6.1437006619717263</c:v>
                </c:pt>
                <c:pt idx="353">
                  <c:v>6.1437006619717263</c:v>
                </c:pt>
                <c:pt idx="354">
                  <c:v>6.1202043724683275</c:v>
                </c:pt>
                <c:pt idx="355">
                  <c:v>6.0792034419896561</c:v>
                </c:pt>
              </c:numCache>
            </c:numRef>
          </c:yVal>
          <c:smooth val="1"/>
          <c:extLst>
            <c:ext xmlns:c16="http://schemas.microsoft.com/office/drawing/2014/chart" uri="{C3380CC4-5D6E-409C-BE32-E72D297353CC}">
              <c16:uniqueId val="{00000001-11C2-4755-AB26-F0909D1DFD91}"/>
            </c:ext>
          </c:extLst>
        </c:ser>
        <c:ser>
          <c:idx val="2"/>
          <c:order val="2"/>
          <c:tx>
            <c:strRef>
              <c:f>Charts!$P$1</c:f>
              <c:strCache>
                <c:ptCount val="1"/>
                <c:pt idx="0">
                  <c:v>3ft</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harts!$M$2:$M$371</c:f>
              <c:numCache>
                <c:formatCode>General</c:formatCode>
                <c:ptCount val="37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numCache>
            </c:numRef>
          </c:xVal>
          <c:yVal>
            <c:numRef>
              <c:f>Charts!$P$2:$P$371</c:f>
              <c:numCache>
                <c:formatCode>General</c:formatCode>
                <c:ptCount val="370"/>
                <c:pt idx="0">
                  <c:v>16.280601575062995</c:v>
                </c:pt>
                <c:pt idx="1">
                  <c:v>16.488064079943001</c:v>
                </c:pt>
                <c:pt idx="2">
                  <c:v>16.558424166328898</c:v>
                </c:pt>
                <c:pt idx="3">
                  <c:v>16.725574125956292</c:v>
                </c:pt>
                <c:pt idx="4">
                  <c:v>16.923819322824709</c:v>
                </c:pt>
                <c:pt idx="5">
                  <c:v>17.217383553849487</c:v>
                </c:pt>
                <c:pt idx="6">
                  <c:v>16.984357038455165</c:v>
                </c:pt>
                <c:pt idx="7">
                  <c:v>16.964398533415082</c:v>
                </c:pt>
                <c:pt idx="8">
                  <c:v>16.875162750705364</c:v>
                </c:pt>
                <c:pt idx="9">
                  <c:v>16.618282378944436</c:v>
                </c:pt>
                <c:pt idx="10">
                  <c:v>16.540420835575411</c:v>
                </c:pt>
                <c:pt idx="11">
                  <c:v>16.580382460755548</c:v>
                </c:pt>
                <c:pt idx="12">
                  <c:v>16.804284819410732</c:v>
                </c:pt>
                <c:pt idx="13">
                  <c:v>16.981797808884206</c:v>
                </c:pt>
                <c:pt idx="14">
                  <c:v>16.902807629491338</c:v>
                </c:pt>
                <c:pt idx="15">
                  <c:v>16.717170688811049</c:v>
                </c:pt>
                <c:pt idx="16">
                  <c:v>16.73729745323935</c:v>
                </c:pt>
                <c:pt idx="17">
                  <c:v>16.804674418950899</c:v>
                </c:pt>
                <c:pt idx="18">
                  <c:v>16.87345033352495</c:v>
                </c:pt>
                <c:pt idx="19">
                  <c:v>17.250641482393561</c:v>
                </c:pt>
                <c:pt idx="20">
                  <c:v>17.401264463309825</c:v>
                </c:pt>
                <c:pt idx="21">
                  <c:v>17.955080228823874</c:v>
                </c:pt>
                <c:pt idx="22">
                  <c:v>17.619856786664513</c:v>
                </c:pt>
                <c:pt idx="23">
                  <c:v>17.850917397851592</c:v>
                </c:pt>
                <c:pt idx="24">
                  <c:v>18.016386698938863</c:v>
                </c:pt>
                <c:pt idx="25">
                  <c:v>18.243125914583448</c:v>
                </c:pt>
                <c:pt idx="26">
                  <c:v>18.285246391381278</c:v>
                </c:pt>
                <c:pt idx="27">
                  <c:v>18.121150071562546</c:v>
                </c:pt>
                <c:pt idx="28">
                  <c:v>18.131053311436744</c:v>
                </c:pt>
                <c:pt idx="29">
                  <c:v>18.120531454685789</c:v>
                </c:pt>
                <c:pt idx="30">
                  <c:v>17.958593497637526</c:v>
                </c:pt>
                <c:pt idx="31">
                  <c:v>18.072657689623657</c:v>
                </c:pt>
                <c:pt idx="32">
                  <c:v>18.01031785575351</c:v>
                </c:pt>
                <c:pt idx="33">
                  <c:v>17.840641732119984</c:v>
                </c:pt>
                <c:pt idx="34">
                  <c:v>17.789297334737409</c:v>
                </c:pt>
                <c:pt idx="35">
                  <c:v>17.840711415922705</c:v>
                </c:pt>
                <c:pt idx="36">
                  <c:v>17.604072933013217</c:v>
                </c:pt>
                <c:pt idx="37">
                  <c:v>17.633315625831052</c:v>
                </c:pt>
                <c:pt idx="38">
                  <c:v>17.55440317884236</c:v>
                </c:pt>
                <c:pt idx="39">
                  <c:v>17.715040813254145</c:v>
                </c:pt>
                <c:pt idx="40">
                  <c:v>18.005781056020332</c:v>
                </c:pt>
                <c:pt idx="41">
                  <c:v>18.523268034750423</c:v>
                </c:pt>
                <c:pt idx="42">
                  <c:v>18.701161223954028</c:v>
                </c:pt>
                <c:pt idx="43">
                  <c:v>19.109713914111502</c:v>
                </c:pt>
                <c:pt idx="44">
                  <c:v>19.285542780159378</c:v>
                </c:pt>
                <c:pt idx="45">
                  <c:v>19.300453422305367</c:v>
                </c:pt>
                <c:pt idx="46">
                  <c:v>19.343782940196913</c:v>
                </c:pt>
                <c:pt idx="47">
                  <c:v>19.3657793104564</c:v>
                </c:pt>
                <c:pt idx="48">
                  <c:v>19.409560169211161</c:v>
                </c:pt>
                <c:pt idx="49">
                  <c:v>19.387448206540103</c:v>
                </c:pt>
                <c:pt idx="50">
                  <c:v>19.067734286290801</c:v>
                </c:pt>
                <c:pt idx="51">
                  <c:v>19.099906296284971</c:v>
                </c:pt>
                <c:pt idx="52">
                  <c:v>19.110811473277643</c:v>
                </c:pt>
                <c:pt idx="53">
                  <c:v>18.613386181060537</c:v>
                </c:pt>
                <c:pt idx="54">
                  <c:v>18.850523889108409</c:v>
                </c:pt>
                <c:pt idx="55">
                  <c:v>18.840478582066023</c:v>
                </c:pt>
                <c:pt idx="56">
                  <c:v>18.958013025680863</c:v>
                </c:pt>
                <c:pt idx="57">
                  <c:v>18.733424325899762</c:v>
                </c:pt>
                <c:pt idx="58">
                  <c:v>18.701797168144875</c:v>
                </c:pt>
                <c:pt idx="59">
                  <c:v>18.7553163639469</c:v>
                </c:pt>
                <c:pt idx="60">
                  <c:v>18.92654493442264</c:v>
                </c:pt>
                <c:pt idx="61">
                  <c:v>19.012504676027703</c:v>
                </c:pt>
                <c:pt idx="62">
                  <c:v>19.296568621760201</c:v>
                </c:pt>
                <c:pt idx="63">
                  <c:v>19.564579702428365</c:v>
                </c:pt>
                <c:pt idx="64">
                  <c:v>19.793182161945694</c:v>
                </c:pt>
                <c:pt idx="65">
                  <c:v>20.071659130981882</c:v>
                </c:pt>
                <c:pt idx="66">
                  <c:v>19.834390258603875</c:v>
                </c:pt>
                <c:pt idx="67">
                  <c:v>20.057401856725903</c:v>
                </c:pt>
                <c:pt idx="68">
                  <c:v>20.080047111761157</c:v>
                </c:pt>
                <c:pt idx="69">
                  <c:v>19.923476434752679</c:v>
                </c:pt>
                <c:pt idx="70">
                  <c:v>19.823440813225442</c:v>
                </c:pt>
                <c:pt idx="71">
                  <c:v>19.833443454876754</c:v>
                </c:pt>
                <c:pt idx="72">
                  <c:v>19.788131246667096</c:v>
                </c:pt>
                <c:pt idx="73">
                  <c:v>19.636142433969034</c:v>
                </c:pt>
                <c:pt idx="74">
                  <c:v>19.63602592511937</c:v>
                </c:pt>
                <c:pt idx="75">
                  <c:v>19.669467151000397</c:v>
                </c:pt>
                <c:pt idx="76">
                  <c:v>19.464705479050313</c:v>
                </c:pt>
                <c:pt idx="77">
                  <c:v>19.398467142147847</c:v>
                </c:pt>
                <c:pt idx="78">
                  <c:v>19.409638808494975</c:v>
                </c:pt>
                <c:pt idx="79">
                  <c:v>19.231514272288845</c:v>
                </c:pt>
                <c:pt idx="80">
                  <c:v>19.420727301773471</c:v>
                </c:pt>
                <c:pt idx="81">
                  <c:v>19.520093767514421</c:v>
                </c:pt>
                <c:pt idx="82">
                  <c:v>19.71426849962841</c:v>
                </c:pt>
                <c:pt idx="83">
                  <c:v>20.286507941027921</c:v>
                </c:pt>
                <c:pt idx="84">
                  <c:v>20.34407760832925</c:v>
                </c:pt>
                <c:pt idx="85">
                  <c:v>20.274013393652776</c:v>
                </c:pt>
                <c:pt idx="86">
                  <c:v>20.401553360249242</c:v>
                </c:pt>
                <c:pt idx="87">
                  <c:v>20.447146153164752</c:v>
                </c:pt>
                <c:pt idx="88">
                  <c:v>20.365898367133468</c:v>
                </c:pt>
                <c:pt idx="89">
                  <c:v>20.377573130769814</c:v>
                </c:pt>
                <c:pt idx="90">
                  <c:v>20.217354100037667</c:v>
                </c:pt>
                <c:pt idx="91">
                  <c:v>20.194231363646047</c:v>
                </c:pt>
                <c:pt idx="92">
                  <c:v>20.0030565235799</c:v>
                </c:pt>
                <c:pt idx="93">
                  <c:v>19.957550500821874</c:v>
                </c:pt>
                <c:pt idx="94">
                  <c:v>19.781627202023049</c:v>
                </c:pt>
                <c:pt idx="95">
                  <c:v>19.747910163605539</c:v>
                </c:pt>
                <c:pt idx="96">
                  <c:v>19.631290465052682</c:v>
                </c:pt>
                <c:pt idx="97">
                  <c:v>19.486795749193192</c:v>
                </c:pt>
                <c:pt idx="98">
                  <c:v>19.307486085059686</c:v>
                </c:pt>
                <c:pt idx="99">
                  <c:v>18.841162756024765</c:v>
                </c:pt>
                <c:pt idx="100">
                  <c:v>10.196387038982593</c:v>
                </c:pt>
                <c:pt idx="101">
                  <c:v>6.1105342018935147</c:v>
                </c:pt>
                <c:pt idx="102">
                  <c:v>6.0624060518079181</c:v>
                </c:pt>
                <c:pt idx="103">
                  <c:v>6.1043344718342656</c:v>
                </c:pt>
                <c:pt idx="104">
                  <c:v>6.1163475451055813</c:v>
                </c:pt>
                <c:pt idx="105">
                  <c:v>6.1404099367469254</c:v>
                </c:pt>
                <c:pt idx="106">
                  <c:v>6.0984563541221819</c:v>
                </c:pt>
                <c:pt idx="107">
                  <c:v>6.1223660325387463</c:v>
                </c:pt>
                <c:pt idx="108">
                  <c:v>6.170357750056735</c:v>
                </c:pt>
                <c:pt idx="109">
                  <c:v>6.2488172715301316</c:v>
                </c:pt>
                <c:pt idx="110">
                  <c:v>6.3943090362032908</c:v>
                </c:pt>
                <c:pt idx="111">
                  <c:v>6.4436679412639135</c:v>
                </c:pt>
                <c:pt idx="112">
                  <c:v>6.2288684381636417</c:v>
                </c:pt>
                <c:pt idx="113">
                  <c:v>6.65703948929775</c:v>
                </c:pt>
                <c:pt idx="114">
                  <c:v>6.9283504849577477</c:v>
                </c:pt>
                <c:pt idx="115">
                  <c:v>7.2889934700397294</c:v>
                </c:pt>
                <c:pt idx="116">
                  <c:v>7.5686019618895379</c:v>
                </c:pt>
                <c:pt idx="117">
                  <c:v>7.8587989284997342</c:v>
                </c:pt>
                <c:pt idx="118">
                  <c:v>8.1182975554654018</c:v>
                </c:pt>
                <c:pt idx="119">
                  <c:v>8.3876768147820311</c:v>
                </c:pt>
                <c:pt idx="120">
                  <c:v>8.7241504685585216</c:v>
                </c:pt>
                <c:pt idx="121">
                  <c:v>9.1167250095735657</c:v>
                </c:pt>
                <c:pt idx="122">
                  <c:v>9.234293523718117</c:v>
                </c:pt>
                <c:pt idx="123">
                  <c:v>9.7596174376421452</c:v>
                </c:pt>
                <c:pt idx="124">
                  <c:v>9.6843422178004097</c:v>
                </c:pt>
                <c:pt idx="125">
                  <c:v>9.9091513740929518</c:v>
                </c:pt>
                <c:pt idx="126">
                  <c:v>10.196847825320017</c:v>
                </c:pt>
                <c:pt idx="127">
                  <c:v>10.303855816872737</c:v>
                </c:pt>
                <c:pt idx="128">
                  <c:v>10.357824792469273</c:v>
                </c:pt>
                <c:pt idx="129">
                  <c:v>10.457301311941663</c:v>
                </c:pt>
                <c:pt idx="130">
                  <c:v>10.572705190069842</c:v>
                </c:pt>
                <c:pt idx="131">
                  <c:v>10.511469921137293</c:v>
                </c:pt>
                <c:pt idx="132">
                  <c:v>10.649005218452368</c:v>
                </c:pt>
                <c:pt idx="133">
                  <c:v>10.640737610562475</c:v>
                </c:pt>
                <c:pt idx="134">
                  <c:v>10.709805906122114</c:v>
                </c:pt>
                <c:pt idx="135">
                  <c:v>10.7944486741233</c:v>
                </c:pt>
                <c:pt idx="136">
                  <c:v>10.709266526541466</c:v>
                </c:pt>
                <c:pt idx="137">
                  <c:v>10.648655687208329</c:v>
                </c:pt>
                <c:pt idx="138">
                  <c:v>10.824316416927836</c:v>
                </c:pt>
                <c:pt idx="139">
                  <c:v>10.908874474935665</c:v>
                </c:pt>
                <c:pt idx="140">
                  <c:v>11.055916374776597</c:v>
                </c:pt>
                <c:pt idx="141">
                  <c:v>11.285679903933744</c:v>
                </c:pt>
                <c:pt idx="142">
                  <c:v>11.136973698455844</c:v>
                </c:pt>
                <c:pt idx="143">
                  <c:v>11.504170569127696</c:v>
                </c:pt>
                <c:pt idx="144">
                  <c:v>11.592204260606085</c:v>
                </c:pt>
                <c:pt idx="145">
                  <c:v>11.742958595588263</c:v>
                </c:pt>
                <c:pt idx="146">
                  <c:v>11.921979856916984</c:v>
                </c:pt>
                <c:pt idx="147">
                  <c:v>12.003818246543137</c:v>
                </c:pt>
                <c:pt idx="148">
                  <c:v>12.012045351541959</c:v>
                </c:pt>
                <c:pt idx="149">
                  <c:v>12.077680592024947</c:v>
                </c:pt>
                <c:pt idx="150">
                  <c:v>12.176572605097526</c:v>
                </c:pt>
                <c:pt idx="151">
                  <c:v>12.127017942953231</c:v>
                </c:pt>
                <c:pt idx="152">
                  <c:v>12.14339345356049</c:v>
                </c:pt>
                <c:pt idx="153">
                  <c:v>12.0621021845577</c:v>
                </c:pt>
                <c:pt idx="154">
                  <c:v>12.070752199515157</c:v>
                </c:pt>
                <c:pt idx="155">
                  <c:v>12.073833000496599</c:v>
                </c:pt>
                <c:pt idx="156">
                  <c:v>12.168146788273095</c:v>
                </c:pt>
                <c:pt idx="157">
                  <c:v>12.063217008747742</c:v>
                </c:pt>
                <c:pt idx="158">
                  <c:v>12.103824322907755</c:v>
                </c:pt>
                <c:pt idx="159">
                  <c:v>5.9900851961239558</c:v>
                </c:pt>
                <c:pt idx="160">
                  <c:v>5.8923673897714908</c:v>
                </c:pt>
                <c:pt idx="161">
                  <c:v>6.375367565811028</c:v>
                </c:pt>
                <c:pt idx="162">
                  <c:v>6.4299844421131356</c:v>
                </c:pt>
                <c:pt idx="163">
                  <c:v>6.3995721573747097</c:v>
                </c:pt>
                <c:pt idx="164">
                  <c:v>6.2909252762691787</c:v>
                </c:pt>
                <c:pt idx="165">
                  <c:v>6.2368816174996713</c:v>
                </c:pt>
                <c:pt idx="166">
                  <c:v>6.3330547600267195</c:v>
                </c:pt>
                <c:pt idx="167">
                  <c:v>6.405689557456661</c:v>
                </c:pt>
                <c:pt idx="168">
                  <c:v>6.4177993135045446</c:v>
                </c:pt>
                <c:pt idx="169">
                  <c:v>6.3571521982827965</c:v>
                </c:pt>
                <c:pt idx="170">
                  <c:v>6.3149057919484468</c:v>
                </c:pt>
                <c:pt idx="171">
                  <c:v>6.1839485378554269</c:v>
                </c:pt>
                <c:pt idx="172">
                  <c:v>6.1307256041886511</c:v>
                </c:pt>
                <c:pt idx="173">
                  <c:v>6.1425258577910835</c:v>
                </c:pt>
                <c:pt idx="174">
                  <c:v>6.0208203149728519</c:v>
                </c:pt>
                <c:pt idx="175">
                  <c:v>5.9975924128290963</c:v>
                </c:pt>
                <c:pt idx="176">
                  <c:v>5.9801907195899977</c:v>
                </c:pt>
                <c:pt idx="177">
                  <c:v>5.9339365545568841</c:v>
                </c:pt>
                <c:pt idx="178">
                  <c:v>5.9051648418241776</c:v>
                </c:pt>
                <c:pt idx="179">
                  <c:v>5.8274526613389339</c:v>
                </c:pt>
                <c:pt idx="180">
                  <c:v>5.8046949831785568</c:v>
                </c:pt>
                <c:pt idx="181">
                  <c:v>5.7255988194470806</c:v>
                </c:pt>
                <c:pt idx="182">
                  <c:v>5.8502270018899161</c:v>
                </c:pt>
                <c:pt idx="183">
                  <c:v>5.7481105613751966</c:v>
                </c:pt>
                <c:pt idx="184">
                  <c:v>5.7339787403391647</c:v>
                </c:pt>
                <c:pt idx="185">
                  <c:v>5.7226737701579014</c:v>
                </c:pt>
                <c:pt idx="186">
                  <c:v>5.7226737701579014</c:v>
                </c:pt>
                <c:pt idx="187">
                  <c:v>5.6693620538775091</c:v>
                </c:pt>
                <c:pt idx="188">
                  <c:v>5.6697599320171443</c:v>
                </c:pt>
                <c:pt idx="189">
                  <c:v>5.7144594051400555</c:v>
                </c:pt>
                <c:pt idx="190">
                  <c:v>5.7368249126721542</c:v>
                </c:pt>
                <c:pt idx="191">
                  <c:v>5.7593833972847381</c:v>
                </c:pt>
                <c:pt idx="192">
                  <c:v>5.8331142767647748</c:v>
                </c:pt>
                <c:pt idx="193">
                  <c:v>5.8730180109820829</c:v>
                </c:pt>
                <c:pt idx="194">
                  <c:v>5.9533294677470439</c:v>
                </c:pt>
                <c:pt idx="195">
                  <c:v>6.120158663043255</c:v>
                </c:pt>
                <c:pt idx="196">
                  <c:v>5.9860047856737646</c:v>
                </c:pt>
                <c:pt idx="197">
                  <c:v>6.1484585637747546</c:v>
                </c:pt>
                <c:pt idx="198">
                  <c:v>6.2553430465085924</c:v>
                </c:pt>
                <c:pt idx="199">
                  <c:v>6.4117606218673595</c:v>
                </c:pt>
                <c:pt idx="200">
                  <c:v>6.4849006386792354</c:v>
                </c:pt>
                <c:pt idx="201">
                  <c:v>6.4561735814260404</c:v>
                </c:pt>
                <c:pt idx="202">
                  <c:v>5.9118884513315111</c:v>
                </c:pt>
                <c:pt idx="203">
                  <c:v>6.0106339585632931</c:v>
                </c:pt>
                <c:pt idx="204">
                  <c:v>6.0701839710834422</c:v>
                </c:pt>
                <c:pt idx="205">
                  <c:v>6.1071782767741034</c:v>
                </c:pt>
                <c:pt idx="206">
                  <c:v>6.1813711362842518</c:v>
                </c:pt>
                <c:pt idx="207">
                  <c:v>6.2155172637753227</c:v>
                </c:pt>
                <c:pt idx="208">
                  <c:v>6.3454924547228506</c:v>
                </c:pt>
                <c:pt idx="209">
                  <c:v>6.4325250728929104</c:v>
                </c:pt>
                <c:pt idx="210">
                  <c:v>6.5638917369822005</c:v>
                </c:pt>
                <c:pt idx="211">
                  <c:v>6.4023172269605544</c:v>
                </c:pt>
                <c:pt idx="212">
                  <c:v>6.4780744186104267</c:v>
                </c:pt>
                <c:pt idx="213">
                  <c:v>6.6151013694894889</c:v>
                </c:pt>
                <c:pt idx="214">
                  <c:v>6.7846565927753062</c:v>
                </c:pt>
                <c:pt idx="215">
                  <c:v>6.7980907561745045</c:v>
                </c:pt>
                <c:pt idx="216">
                  <c:v>7.3703717489286067</c:v>
                </c:pt>
                <c:pt idx="217">
                  <c:v>7.0674743325075458</c:v>
                </c:pt>
                <c:pt idx="218">
                  <c:v>7.19072310887036</c:v>
                </c:pt>
                <c:pt idx="219">
                  <c:v>7.3249031086769314</c:v>
                </c:pt>
                <c:pt idx="220">
                  <c:v>7.2763780134989196</c:v>
                </c:pt>
                <c:pt idx="221">
                  <c:v>7.3817670479676574</c:v>
                </c:pt>
                <c:pt idx="222">
                  <c:v>7.4487292224014228</c:v>
                </c:pt>
                <c:pt idx="223">
                  <c:v>7.4948204140500216</c:v>
                </c:pt>
                <c:pt idx="224">
                  <c:v>7.5683277619209122</c:v>
                </c:pt>
                <c:pt idx="225">
                  <c:v>7.5884542772663384</c:v>
                </c:pt>
                <c:pt idx="226">
                  <c:v>7.6287381526538818</c:v>
                </c:pt>
                <c:pt idx="227">
                  <c:v>7.536472008299806</c:v>
                </c:pt>
                <c:pt idx="228">
                  <c:v>7.5565569158085992</c:v>
                </c:pt>
                <c:pt idx="229">
                  <c:v>7.5120167620628697</c:v>
                </c:pt>
                <c:pt idx="230">
                  <c:v>7.5715261207126545</c:v>
                </c:pt>
                <c:pt idx="231">
                  <c:v>7.5583748990159432</c:v>
                </c:pt>
                <c:pt idx="232">
                  <c:v>7.616612508538334</c:v>
                </c:pt>
                <c:pt idx="233">
                  <c:v>7.5320197547035361</c:v>
                </c:pt>
                <c:pt idx="234">
                  <c:v>7.5076334440031065</c:v>
                </c:pt>
                <c:pt idx="235">
                  <c:v>7.6645110926366078</c:v>
                </c:pt>
                <c:pt idx="236">
                  <c:v>7.7511015900416025</c:v>
                </c:pt>
                <c:pt idx="237">
                  <c:v>7.8581644805078241</c:v>
                </c:pt>
                <c:pt idx="238">
                  <c:v>8.0072551148755107</c:v>
                </c:pt>
                <c:pt idx="239">
                  <c:v>7.9541605784103293</c:v>
                </c:pt>
                <c:pt idx="240">
                  <c:v>8.0857392333310649</c:v>
                </c:pt>
                <c:pt idx="241">
                  <c:v>8.1479483833865984</c:v>
                </c:pt>
                <c:pt idx="242">
                  <c:v>8.202958322657766</c:v>
                </c:pt>
                <c:pt idx="243">
                  <c:v>8.2516141508658052</c:v>
                </c:pt>
                <c:pt idx="244">
                  <c:v>8.2863207919550099</c:v>
                </c:pt>
                <c:pt idx="245">
                  <c:v>8.3142291565088762</c:v>
                </c:pt>
                <c:pt idx="246">
                  <c:v>8.3351490820479963</c:v>
                </c:pt>
                <c:pt idx="247">
                  <c:v>8.3839579279187753</c:v>
                </c:pt>
                <c:pt idx="248">
                  <c:v>8.311119992281311</c:v>
                </c:pt>
                <c:pt idx="249">
                  <c:v>8.3320380004003489</c:v>
                </c:pt>
                <c:pt idx="250">
                  <c:v>8.2946399327264082</c:v>
                </c:pt>
                <c:pt idx="251">
                  <c:v>8.3153001303582474</c:v>
                </c:pt>
                <c:pt idx="252">
                  <c:v>8.3084821746036432</c:v>
                </c:pt>
                <c:pt idx="253">
                  <c:v>8.3153754684204415</c:v>
                </c:pt>
                <c:pt idx="254">
                  <c:v>8.2240441090494905</c:v>
                </c:pt>
                <c:pt idx="255">
                  <c:v>8.2310259089348907</c:v>
                </c:pt>
                <c:pt idx="256">
                  <c:v>8.2922736830595625</c:v>
                </c:pt>
                <c:pt idx="257">
                  <c:v>8.4091031510158132</c:v>
                </c:pt>
                <c:pt idx="258">
                  <c:v>8.357075523997235</c:v>
                </c:pt>
                <c:pt idx="259">
                  <c:v>8.5164780574302412</c:v>
                </c:pt>
                <c:pt idx="260">
                  <c:v>8.5412415212208543</c:v>
                </c:pt>
                <c:pt idx="261">
                  <c:v>8.7981132167928973</c:v>
                </c:pt>
                <c:pt idx="262">
                  <c:v>8.6253711841900866</c:v>
                </c:pt>
                <c:pt idx="263">
                  <c:v>8.660592586774694</c:v>
                </c:pt>
                <c:pt idx="264">
                  <c:v>8.6817489312988165</c:v>
                </c:pt>
                <c:pt idx="265">
                  <c:v>8.695864147460016</c:v>
                </c:pt>
                <c:pt idx="266">
                  <c:v>8.6278883255352063</c:v>
                </c:pt>
                <c:pt idx="267">
                  <c:v>8.6628898134082792</c:v>
                </c:pt>
                <c:pt idx="268">
                  <c:v>8.6769415083891008</c:v>
                </c:pt>
                <c:pt idx="269">
                  <c:v>8.7330844227084743</c:v>
                </c:pt>
                <c:pt idx="270">
                  <c:v>8.6235898118923568</c:v>
                </c:pt>
                <c:pt idx="271">
                  <c:v>8.6375399170979339</c:v>
                </c:pt>
                <c:pt idx="272">
                  <c:v>8.6653640306827562</c:v>
                </c:pt>
                <c:pt idx="273">
                  <c:v>8.6445434715224998</c:v>
                </c:pt>
                <c:pt idx="274">
                  <c:v>8.5298737732209506</c:v>
                </c:pt>
                <c:pt idx="275">
                  <c:v>8.5781532816664363</c:v>
                </c:pt>
                <c:pt idx="276">
                  <c:v>8.6895579697266498</c:v>
                </c:pt>
                <c:pt idx="277">
                  <c:v>8.6127053923354726</c:v>
                </c:pt>
                <c:pt idx="278">
                  <c:v>8.7168682168346105</c:v>
                </c:pt>
                <c:pt idx="279">
                  <c:v>8.6102021596203375</c:v>
                </c:pt>
                <c:pt idx="280">
                  <c:v>8.7424129955308505</c:v>
                </c:pt>
                <c:pt idx="281">
                  <c:v>8.8319413479149311</c:v>
                </c:pt>
                <c:pt idx="282">
                  <c:v>8.9095346291897233</c:v>
                </c:pt>
                <c:pt idx="283">
                  <c:v>8.9734027108640291</c:v>
                </c:pt>
                <c:pt idx="284">
                  <c:v>9.0589160375006443</c:v>
                </c:pt>
                <c:pt idx="285">
                  <c:v>9.0233551092570856</c:v>
                </c:pt>
                <c:pt idx="286">
                  <c:v>9.0947114803659463</c:v>
                </c:pt>
                <c:pt idx="287">
                  <c:v>9.0239302355197282</c:v>
                </c:pt>
                <c:pt idx="288">
                  <c:v>9.0168500313177944</c:v>
                </c:pt>
                <c:pt idx="289">
                  <c:v>9.0380540159348435</c:v>
                </c:pt>
                <c:pt idx="290">
                  <c:v>8.933315046678894</c:v>
                </c:pt>
                <c:pt idx="291">
                  <c:v>8.9542730417380021</c:v>
                </c:pt>
                <c:pt idx="292">
                  <c:v>8.9684091827629402</c:v>
                </c:pt>
                <c:pt idx="293">
                  <c:v>9.0317225010866551</c:v>
                </c:pt>
                <c:pt idx="294">
                  <c:v>8.9138987612157337</c:v>
                </c:pt>
                <c:pt idx="295">
                  <c:v>8.9138757155427424</c:v>
                </c:pt>
                <c:pt idx="296">
                  <c:v>8.885978921383705</c:v>
                </c:pt>
                <c:pt idx="297">
                  <c:v>8.8929192774166399</c:v>
                </c:pt>
                <c:pt idx="298">
                  <c:v>8.9000350503475971</c:v>
                </c:pt>
                <c:pt idx="299">
                  <c:v>8.9350145233213336</c:v>
                </c:pt>
                <c:pt idx="300">
                  <c:v>8.8861770816586816</c:v>
                </c:pt>
                <c:pt idx="301">
                  <c:v>8.9141153906949899</c:v>
                </c:pt>
                <c:pt idx="302">
                  <c:v>9.0600135314861863</c:v>
                </c:pt>
                <c:pt idx="303">
                  <c:v>9.201679166107958</c:v>
                </c:pt>
                <c:pt idx="304">
                  <c:v>9.2301009893883492</c:v>
                </c:pt>
                <c:pt idx="305">
                  <c:v>9.2870939884772827</c:v>
                </c:pt>
                <c:pt idx="306">
                  <c:v>9.3300644349387696</c:v>
                </c:pt>
                <c:pt idx="307">
                  <c:v>9.3444555615015688</c:v>
                </c:pt>
                <c:pt idx="308">
                  <c:v>9.4160333172060859</c:v>
                </c:pt>
                <c:pt idx="309">
                  <c:v>9.4232952992139598</c:v>
                </c:pt>
                <c:pt idx="310">
                  <c:v>9.3224741449512365</c:v>
                </c:pt>
                <c:pt idx="311">
                  <c:v>9.3724448935334337</c:v>
                </c:pt>
                <c:pt idx="312">
                  <c:v>9.372384812596545</c:v>
                </c:pt>
                <c:pt idx="313">
                  <c:v>9.3376649466409045</c:v>
                </c:pt>
                <c:pt idx="314">
                  <c:v>9.3579372445242726</c:v>
                </c:pt>
                <c:pt idx="315">
                  <c:v>9.3578959916292082</c:v>
                </c:pt>
                <c:pt idx="316">
                  <c:v>9.2315123113295403</c:v>
                </c:pt>
                <c:pt idx="317">
                  <c:v>9.1469368788620784</c:v>
                </c:pt>
                <c:pt idx="318">
                  <c:v>9.1399619692446521</c:v>
                </c:pt>
                <c:pt idx="319">
                  <c:v>9.2029009289486137</c:v>
                </c:pt>
                <c:pt idx="320">
                  <c:v>9.3364407919232892</c:v>
                </c:pt>
                <c:pt idx="321">
                  <c:v>9.4500295262882794</c:v>
                </c:pt>
                <c:pt idx="322">
                  <c:v>9.258817140874454</c:v>
                </c:pt>
                <c:pt idx="323">
                  <c:v>9.4937500613039276</c:v>
                </c:pt>
                <c:pt idx="324">
                  <c:v>9.5090037151524864</c:v>
                </c:pt>
                <c:pt idx="325">
                  <c:v>9.6830990365663911</c:v>
                </c:pt>
                <c:pt idx="326">
                  <c:v>9.7195345752185016</c:v>
                </c:pt>
                <c:pt idx="327">
                  <c:v>9.7778691787815433</c:v>
                </c:pt>
                <c:pt idx="328">
                  <c:v>9.7706107047842714</c:v>
                </c:pt>
                <c:pt idx="329">
                  <c:v>9.7705686681929969</c:v>
                </c:pt>
                <c:pt idx="330">
                  <c:v>9.7243521654549703</c:v>
                </c:pt>
                <c:pt idx="331">
                  <c:v>9.7752890803298396</c:v>
                </c:pt>
                <c:pt idx="332">
                  <c:v>9.8407184218147528</c:v>
                </c:pt>
                <c:pt idx="333">
                  <c:v>9.8480455184780276</c:v>
                </c:pt>
                <c:pt idx="334">
                  <c:v>9.7656336659203724</c:v>
                </c:pt>
                <c:pt idx="335">
                  <c:v>9.8308399724636093</c:v>
                </c:pt>
                <c:pt idx="336">
                  <c:v>9.7059652062453861</c:v>
                </c:pt>
                <c:pt idx="337">
                  <c:v>9.7060472147655492</c:v>
                </c:pt>
                <c:pt idx="338">
                  <c:v>9.6485279615659074</c:v>
                </c:pt>
                <c:pt idx="339">
                  <c:v>9.2840366124920699</c:v>
                </c:pt>
                <c:pt idx="340">
                  <c:v>9.4912409365738473</c:v>
                </c:pt>
                <c:pt idx="341">
                  <c:v>5.7318104268057679</c:v>
                </c:pt>
                <c:pt idx="342">
                  <c:v>5.7625657284935663</c:v>
                </c:pt>
                <c:pt idx="343">
                  <c:v>5.6391760433685763</c:v>
                </c:pt>
                <c:pt idx="344">
                  <c:v>5.7848859380358091</c:v>
                </c:pt>
                <c:pt idx="345">
                  <c:v>5.8983726782253436</c:v>
                </c:pt>
                <c:pt idx="346">
                  <c:v>6.034232129253561</c:v>
                </c:pt>
                <c:pt idx="347">
                  <c:v>6.0284142096499806</c:v>
                </c:pt>
                <c:pt idx="348">
                  <c:v>6.0574514401842938</c:v>
                </c:pt>
                <c:pt idx="349">
                  <c:v>5.9842794148039253</c:v>
                </c:pt>
                <c:pt idx="350">
                  <c:v>5.926909056265889</c:v>
                </c:pt>
                <c:pt idx="351">
                  <c:v>5.8755434730164655</c:v>
                </c:pt>
                <c:pt idx="352">
                  <c:v>5.7991581885416954</c:v>
                </c:pt>
                <c:pt idx="353">
                  <c:v>5.8047720922761332</c:v>
                </c:pt>
                <c:pt idx="354">
                  <c:v>5.7654252944443929</c:v>
                </c:pt>
                <c:pt idx="355">
                  <c:v>5.7710336195871328</c:v>
                </c:pt>
              </c:numCache>
            </c:numRef>
          </c:yVal>
          <c:smooth val="1"/>
          <c:extLst>
            <c:ext xmlns:c16="http://schemas.microsoft.com/office/drawing/2014/chart" uri="{C3380CC4-5D6E-409C-BE32-E72D297353CC}">
              <c16:uniqueId val="{00000002-11C2-4755-AB26-F0909D1DFD91}"/>
            </c:ext>
          </c:extLst>
        </c:ser>
        <c:dLbls>
          <c:showLegendKey val="0"/>
          <c:showVal val="0"/>
          <c:showCatName val="0"/>
          <c:showSerName val="0"/>
          <c:showPercent val="0"/>
          <c:showBubbleSize val="0"/>
        </c:dLbls>
        <c:axId val="493097504"/>
        <c:axId val="493100128"/>
      </c:scatterChart>
      <c:valAx>
        <c:axId val="4930975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Time (Hou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3100128"/>
        <c:crossesAt val="-25"/>
        <c:crossBetween val="midCat"/>
      </c:valAx>
      <c:valAx>
        <c:axId val="4931001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US"/>
                  <a:t>soil matrix potential (kPa)</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493097504"/>
        <c:crosses val="autoZero"/>
        <c:crossBetween val="midCat"/>
      </c:valAx>
      <c:spPr>
        <a:noFill/>
        <a:ln>
          <a:noFill/>
        </a:ln>
        <a:effectLst/>
      </c:spPr>
    </c:plotArea>
    <c:legend>
      <c:legendPos val="r"/>
      <c:layout>
        <c:manualLayout>
          <c:xMode val="edge"/>
          <c:yMode val="edge"/>
          <c:x val="0.87806501927173364"/>
          <c:y val="0.34810928455277818"/>
          <c:w val="8.9115821064642067E-2"/>
          <c:h val="0.1613434414209805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_rels/theme1.xml.rels><?xml version="1.0" encoding="UTF-8" standalone="yes"?>
<Relationships xmlns="http://schemas.openxmlformats.org/package/2006/relationships"><Relationship Id="rId2" Type="http://schemas.openxmlformats.org/officeDocument/2006/relationships/image" Target="../media/image16.jpeg"/><Relationship Id="rId1" Type="http://schemas.openxmlformats.org/officeDocument/2006/relationships/image" Target="../media/image15.jpeg"/></Relationships>
</file>

<file path=word/theme/theme1.xml><?xml version="1.0" encoding="utf-8"?>
<a:theme xmlns:a="http://schemas.openxmlformats.org/drawingml/2006/main" name="Organic">
  <a:themeElements>
    <a:clrScheme name="Organic">
      <a:dk1>
        <a:sysClr val="windowText" lastClr="000000"/>
      </a:dk1>
      <a:lt1>
        <a:sysClr val="window" lastClr="FFFFFF"/>
      </a:lt1>
      <a:dk2>
        <a:srgbClr val="212121"/>
      </a:dk2>
      <a:lt2>
        <a:srgbClr val="DADADA"/>
      </a:lt2>
      <a:accent1>
        <a:srgbClr val="83992A"/>
      </a:accent1>
      <a:accent2>
        <a:srgbClr val="3C9770"/>
      </a:accent2>
      <a:accent3>
        <a:srgbClr val="44709D"/>
      </a:accent3>
      <a:accent4>
        <a:srgbClr val="A23C33"/>
      </a:accent4>
      <a:accent5>
        <a:srgbClr val="D97828"/>
      </a:accent5>
      <a:accent6>
        <a:srgbClr val="DEB340"/>
      </a:accent6>
      <a:hlink>
        <a:srgbClr val="A8BF4D"/>
      </a:hlink>
      <a:folHlink>
        <a:srgbClr val="B4CA80"/>
      </a:folHlink>
    </a:clrScheme>
    <a:fontScheme name="Organic">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明朝"/>
        <a:font script="Hang" typeface="바탕"/>
        <a:font script="Hans" typeface="方正舒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rganic">
      <a:fillStyleLst>
        <a:solidFill>
          <a:schemeClr val="phClr"/>
        </a:solidFill>
        <a:gradFill rotWithShape="1">
          <a:gsLst>
            <a:gs pos="0">
              <a:schemeClr val="phClr">
                <a:tint val="60000"/>
                <a:lumMod val="110000"/>
              </a:schemeClr>
            </a:gs>
            <a:gs pos="100000">
              <a:schemeClr val="phClr">
                <a:tint val="82000"/>
              </a:schemeClr>
            </a:gs>
          </a:gsLst>
          <a:lin ang="5400000" scaled="0"/>
        </a:gradFill>
        <a:blipFill>
          <a:blip xmlns:r="http://schemas.openxmlformats.org/officeDocument/2006/relationships" r:embed="rId1">
            <a:duotone>
              <a:schemeClr val="phClr">
                <a:shade val="74000"/>
                <a:satMod val="130000"/>
                <a:lumMod val="90000"/>
              </a:schemeClr>
              <a:schemeClr val="phClr">
                <a:tint val="94000"/>
                <a:satMod val="120000"/>
                <a:lumMod val="104000"/>
              </a:schemeClr>
            </a:duotone>
          </a:blip>
          <a:tile tx="0" ty="0" sx="100000" sy="100000" flip="none" algn="tl"/>
        </a:blipFill>
      </a:fillStyleLst>
      <a:lnStyleLst>
        <a:ln w="9525" cap="flat" cmpd="sng" algn="ctr">
          <a:solidFill>
            <a:schemeClr val="phClr"/>
          </a:solidFill>
          <a:prstDash val="solid"/>
        </a:ln>
        <a:ln w="15875" cap="flat" cmpd="sng" algn="ctr">
          <a:solidFill>
            <a:schemeClr val="phClr"/>
          </a:solidFill>
          <a:prstDash val="solid"/>
        </a:ln>
        <a:ln w="25400" cap="flat"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38100" dist="25400" dir="5400000" rotWithShape="0">
              <a:srgbClr val="000000">
                <a:alpha val="60000"/>
              </a:srgbClr>
            </a:outerShdw>
          </a:effectLst>
        </a:effectStyle>
      </a:effectStyleLst>
      <a:bgFillStyleLst>
        <a:solidFill>
          <a:schemeClr val="phClr"/>
        </a:solidFill>
        <a:gradFill rotWithShape="1">
          <a:gsLst>
            <a:gs pos="0">
              <a:schemeClr val="phClr">
                <a:tint val="90000"/>
                <a:lumMod val="110000"/>
              </a:schemeClr>
            </a:gs>
            <a:gs pos="100000">
              <a:schemeClr val="phClr">
                <a:shade val="88000"/>
                <a:lumMod val="98000"/>
              </a:schemeClr>
            </a:gs>
          </a:gsLst>
          <a:lin ang="5400000" scaled="0"/>
        </a:gradFill>
        <a:blipFill>
          <a:blip xmlns:r="http://schemas.openxmlformats.org/officeDocument/2006/relationships" r:embed="rId2"/>
          <a:stretch/>
        </a:blipFill>
      </a:bgFillStyleLst>
    </a:fmtScheme>
  </a:themeElements>
  <a:objectDefaults/>
  <a:extraClrSchemeLst/>
  <a:extLst>
    <a:ext uri="{05A4C25C-085E-4340-85A3-A5531E510DB2}">
      <thm15:themeFamily xmlns:thm15="http://schemas.microsoft.com/office/thememl/2012/main" name="Organic" id="{28CDC826-8792-45C0-861B-85EB3ADEDA33}" vid="{7DAC20F1-423D-49E2-BD0B-50532748BAD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8316C-960C-8646-8D97-B820365B23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3796</Words>
  <Characters>21642</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sas-Carrascosa et al. (2015)</dc:creator>
  <cp:keywords/>
  <dc:description/>
  <cp:lastModifiedBy>Fletcher Haught Easton</cp:lastModifiedBy>
  <cp:revision>2</cp:revision>
  <cp:lastPrinted>2018-01-24T22:33:00Z</cp:lastPrinted>
  <dcterms:created xsi:type="dcterms:W3CDTF">2018-12-22T19:56:00Z</dcterms:created>
  <dcterms:modified xsi:type="dcterms:W3CDTF">2018-12-22T19:56:00Z</dcterms:modified>
</cp:coreProperties>
</file>